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4C262A" w14:textId="7E864B60" w:rsidR="00EF0375" w:rsidRDefault="00EF0375" w:rsidP="00EF0375">
      <w:pPr>
        <w:pStyle w:val="Heading1"/>
      </w:pPr>
      <w:r>
        <w:t>Abstract</w:t>
      </w:r>
    </w:p>
    <w:p w14:paraId="01069B57" w14:textId="77777777" w:rsidR="001122BE" w:rsidRPr="001122BE" w:rsidRDefault="001122BE" w:rsidP="001122BE"/>
    <w:p w14:paraId="697BD3DC" w14:textId="0E89CA13" w:rsidR="00C9550A" w:rsidRDefault="00200B64" w:rsidP="001122BE">
      <w:pPr>
        <w:ind w:firstLine="720"/>
        <w:rPr>
          <w:rFonts w:ascii="Times New Roman" w:hAnsi="Times New Roman" w:cs="Times New Roman"/>
          <w:sz w:val="24"/>
          <w:szCs w:val="24"/>
        </w:rPr>
      </w:pPr>
      <w:r>
        <w:rPr>
          <w:rFonts w:ascii="Times New Roman" w:hAnsi="Times New Roman" w:cs="Times New Roman"/>
          <w:sz w:val="24"/>
          <w:szCs w:val="24"/>
        </w:rPr>
        <w:t xml:space="preserve">What makes a rational actor rational? </w:t>
      </w:r>
      <w:bookmarkStart w:id="0" w:name="_GoBack"/>
      <w:bookmarkEnd w:id="0"/>
    </w:p>
    <w:p w14:paraId="571A000F" w14:textId="1B813264" w:rsidR="00200B64" w:rsidRDefault="00200B64" w:rsidP="001122BE">
      <w:pPr>
        <w:ind w:firstLine="720"/>
      </w:pPr>
    </w:p>
    <w:p w14:paraId="4676F23B" w14:textId="1377C0DC" w:rsidR="00200B64" w:rsidRDefault="00200B64" w:rsidP="00200B64">
      <w:r>
        <w:t xml:space="preserve">**placeholder: I will discuss my conclusions and connect my findings to </w:t>
      </w:r>
    </w:p>
    <w:p w14:paraId="2F82A098" w14:textId="6902E1FE" w:rsidR="00E94B0B" w:rsidRDefault="00E94B0B" w:rsidP="001122BE">
      <w:pPr>
        <w:pStyle w:val="Heading1"/>
      </w:pPr>
      <w:r>
        <w:t>Chess with thinking pawns</w:t>
      </w:r>
    </w:p>
    <w:p w14:paraId="2EA4ACCF" w14:textId="77777777" w:rsidR="001122BE" w:rsidRPr="001122BE" w:rsidRDefault="001122BE" w:rsidP="001122BE"/>
    <w:p w14:paraId="57CBD564" w14:textId="194784F4" w:rsidR="00E94B0B" w:rsidRDefault="00E94B0B" w:rsidP="00E94B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of us are decisionmakers, and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our decisions implicate each other. The advent of modern technologies of communication, production, and consumption have brought into sharp relief the relevance of economic laws to our daily lives. Workplaces, schools, and social spaces are increasingly defined by scores, competition, and rules; test-score-based pay raises have transformed the teaching profession into a game of statistics, and data-driven parenting techniques have become ubiquito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62132345","author":[{"dropping-particle":"","family":"Levitt","given":"S D","non-dropping-particle":"","parse-names":false,"suffix":""},{"dropping-particle":"","family":"Dubner","given":"S J","non-dropping-particle":"","parse-names":false,"suffix":""}],"id":"ITEM-1","issued":{"date-parts":[["2011"]]},"publisher":"HarperCollins","title":"Freakonomics: A Rogue Economist Explores the Hidden Side of Everything","type":"book"},"uris":["http://www.mendeley.com/documents/?uuid=05fb7707-5563-402f-84ee-2328027c6b11"]}],"mendeley":{"formattedCitation":"(Levitt &amp; Dubner, 2011)","plainTextFormattedCitation":"(Levitt &amp; Dubner, 2011)","previouslyFormattedCitation":"(Levitt &amp; Dubner, 2011)"},"properties":{"noteIndex":0},"schema":"https://github.com/citation-style-language/schema/raw/master/csl-citation.json"}</w:instrText>
      </w:r>
      <w:r>
        <w:rPr>
          <w:rFonts w:ascii="Times New Roman" w:hAnsi="Times New Roman" w:cs="Times New Roman"/>
          <w:sz w:val="24"/>
          <w:szCs w:val="24"/>
        </w:rPr>
        <w:fldChar w:fldCharType="separate"/>
      </w:r>
      <w:r w:rsidRPr="00F9211E">
        <w:rPr>
          <w:rFonts w:ascii="Times New Roman" w:hAnsi="Times New Roman" w:cs="Times New Roman"/>
          <w:noProof/>
          <w:sz w:val="24"/>
          <w:szCs w:val="24"/>
        </w:rPr>
        <w:t>(Levitt &amp; Dubner, 2011)</w:t>
      </w:r>
      <w:r>
        <w:rPr>
          <w:rFonts w:ascii="Times New Roman" w:hAnsi="Times New Roman" w:cs="Times New Roman"/>
          <w:sz w:val="24"/>
          <w:szCs w:val="24"/>
        </w:rPr>
        <w:fldChar w:fldCharType="end"/>
      </w:r>
      <w:r>
        <w:rPr>
          <w:rFonts w:ascii="Times New Roman" w:hAnsi="Times New Roman" w:cs="Times New Roman"/>
          <w:sz w:val="24"/>
          <w:szCs w:val="24"/>
        </w:rPr>
        <w:t xml:space="preserve">. Our cumulative pursuit of profit is destroying our planet because each has more to gain from exploiting resources than from conservation </w:t>
      </w:r>
      <w:r>
        <w:rPr>
          <w:rFonts w:ascii="Times New Roman" w:hAnsi="Times New Roman" w:cs="Times New Roman"/>
          <w:sz w:val="24"/>
          <w:szCs w:val="24"/>
        </w:rPr>
        <w:fldChar w:fldCharType="begin" w:fldLock="1"/>
      </w:r>
      <w:r w:rsidR="00707C20">
        <w:rPr>
          <w:rFonts w:ascii="Times New Roman" w:hAnsi="Times New Roman" w:cs="Times New Roman"/>
          <w:sz w:val="24"/>
          <w:szCs w:val="24"/>
        </w:rPr>
        <w:instrText>ADDIN CSL_CITATION {"citationItems":[{"id":"ITEM-1","itemData":{"URL":"https://www.theatlantic.com/notes/2016/04/climate-change-game-theory-models/479340/","accessed":{"date-parts":[["2018","9","20"]]},"author":[{"dropping-particle":"","family":"Newkirk","given":"Vann R.","non-dropping-particle":"","parse-names":false,"suffix":""}],"container-title":"The Atlantic","id":"ITEM-1","issued":{"date-parts":[["2016"]]},"title":"Is Climate Change a Prisoner's Dilemma or a Stag Hunt?","type":"webpage"},"uris":["http://www.mendeley.com/documents/?uuid=e04972aa-efa7-42bc-ad7b-dc7ea7714a5b"]}],"mendeley":{"formattedCitation":"(Newkirk, 2016)","plainTextFormattedCitation":"(Newkirk, 2016)","previouslyFormattedCitation":"(Newkirk, 2016)"},"properties":{"noteIndex":0},"schema":"https://github.com/citation-style-language/schema/raw/master/csl-citation.json"}</w:instrText>
      </w:r>
      <w:r>
        <w:rPr>
          <w:rFonts w:ascii="Times New Roman" w:hAnsi="Times New Roman" w:cs="Times New Roman"/>
          <w:sz w:val="24"/>
          <w:szCs w:val="24"/>
        </w:rPr>
        <w:fldChar w:fldCharType="separate"/>
      </w:r>
      <w:r w:rsidRPr="00266965">
        <w:rPr>
          <w:rFonts w:ascii="Times New Roman" w:hAnsi="Times New Roman" w:cs="Times New Roman"/>
          <w:noProof/>
          <w:sz w:val="24"/>
          <w:szCs w:val="24"/>
        </w:rPr>
        <w:t>(Newkirk, 2016)</w:t>
      </w:r>
      <w:r>
        <w:rPr>
          <w:rFonts w:ascii="Times New Roman" w:hAnsi="Times New Roman" w:cs="Times New Roman"/>
          <w:sz w:val="24"/>
          <w:szCs w:val="24"/>
        </w:rPr>
        <w:fldChar w:fldCharType="end"/>
      </w:r>
      <w:r>
        <w:rPr>
          <w:rFonts w:ascii="Times New Roman" w:hAnsi="Times New Roman" w:cs="Times New Roman"/>
          <w:sz w:val="24"/>
          <w:szCs w:val="24"/>
        </w:rPr>
        <w:t>. Economics is inextricably embedded in the policymaking process, which determines our taxes, healthcare, and prisons. Life becomes a game, and so we are left to wonder how best to play. The task at hand is to build the tools to find our answers.</w:t>
      </w:r>
    </w:p>
    <w:p w14:paraId="41C63751" w14:textId="77777777" w:rsidR="00E94B0B" w:rsidRDefault="00E94B0B" w:rsidP="00E94B0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most descriptive tools we have in life is the study of life itself: biology. Although it has not been widely adopted, evolutionary psychology can provide powerful insight into the nature and origin of human behavioral trai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psyg.2014.00910","ISSN":"1664-1078","abstract":"Despite a widespread acceptance that the brain that underpins human psychology is the result of biological evolution, very few psychologists in any way incorporate an evolutionary perspective in their research or practice. There have been many attempts to convince mainstream psychology of the importance of such a perspective, mostly from those who identify with “Evolutionary Psychology,” and there has certainly been progress in that direction, but the core of psychology remains essentially unevolutionary. Here I explore a number of potential reasons for mainstream psychology continuing to ignore or resist an evolutionary approach, and suggest some ways in which those of us interested in seeing an increase in the proportion of psychologists adopting an evolutionary perspective might need to modify our tactics to increase our chances of success. ","author":[{"dropping-particle":"","family":"Burke","given":"Darren","non-dropping-particle":"","parse-names":false,"suffix":""}],"container-title":"Frontiers in Psychology","id":"ITEM-1","issued":{"date-parts":[["2014","8","27"]]},"page":"910","publisher":"Frontiers Media S.A.","title":"Why isn't everyone an evolutionary psychologist?","type":"article-journal","volume":"5"},"uris":["http://www.mendeley.com/documents/?uuid=e6973ea0-a5df-47b3-b549-e21e12d3453d"]}],"mendeley":{"formattedCitation":"(Burke, 2014)","plainTextFormattedCitation":"(Burke, 2014)","previouslyFormattedCitation":"(Burke, 2014)"},"properties":{"noteIndex":0},"schema":"https://github.com/citation-style-language/schema/raw/master/csl-citation.json"}</w:instrText>
      </w:r>
      <w:r>
        <w:rPr>
          <w:rFonts w:ascii="Times New Roman" w:hAnsi="Times New Roman" w:cs="Times New Roman"/>
          <w:sz w:val="24"/>
          <w:szCs w:val="24"/>
        </w:rPr>
        <w:fldChar w:fldCharType="separate"/>
      </w:r>
      <w:r w:rsidRPr="00E31739">
        <w:rPr>
          <w:rFonts w:ascii="Times New Roman" w:hAnsi="Times New Roman" w:cs="Times New Roman"/>
          <w:noProof/>
          <w:sz w:val="24"/>
          <w:szCs w:val="24"/>
        </w:rPr>
        <w:t>(Burke, 2014)</w:t>
      </w:r>
      <w:r>
        <w:rPr>
          <w:rFonts w:ascii="Times New Roman" w:hAnsi="Times New Roman" w:cs="Times New Roman"/>
          <w:sz w:val="24"/>
          <w:szCs w:val="24"/>
        </w:rPr>
        <w:fldChar w:fldCharType="end"/>
      </w:r>
      <w:r>
        <w:rPr>
          <w:rFonts w:ascii="Times New Roman" w:hAnsi="Times New Roman" w:cs="Times New Roman"/>
          <w:sz w:val="24"/>
          <w:szCs w:val="24"/>
        </w:rPr>
        <w:t xml:space="preserve">. Analyses of precisely why these traits are successful in economically scarce situations governed by asymmetrical incentives is the wheelhouse of game theory, which makes it especially useful in understanding the workings of human societies because they are often extremely asymmetrical and feature constant competi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6/t0199","abstract":"This paper offers an introduction to game theory for applied economists. I try to give simple definitions and intuitive examples of the basic kinds of games and their solution concepts. There are four kinds of games: static or dynamic, and complete or incomplete information. ( Complete information means there is no private information.) The corresponding solution concepts are: Nash equilibrium in static games of complete information; backwards induction (or subgame-perfect Nash equilibrium) in dynamic games of complete information; Bayesian Nash equilibrium in static games with incomplete information; and perfect Bayesian (or sequential) equilibrium in dynamic games with incomplete information. The main theme of the paper is that these solution concepts are closely linked. As we consider progressively richer games, we progressively strengthen the solution concept, to rule out implausible equilibria in the richer games that would survive if we applied solution concepts available for simpler games. In each case, the stronger solution concept differs from the weaker concept only for the richer games, not for the simpler games.","author":[{"dropping-particle":"","family":"Gibbons","given":"Robert","non-dropping-particle":"","parse-names":false,"suffix":""}],"collection-title":"Technical Working Paper Series","id":"ITEM-1","issue":"199","issued":{"date-parts":[["1997","7"]]},"title":"An Introduction to Applicable Game Theory","type":"report"},"uris":["http://www.mendeley.com/documents/?uuid=5e49dc46-e71a-468e-8887-4a5b2cdc7f27"]}],"mendeley":{"formattedCitation":"(Gibbons, 1997)","plainTextFormattedCitation":"(Gibbons, 1997)","previouslyFormattedCitation":"(Gibbons, 1997)"},"properties":{"noteIndex":0},"schema":"https://github.com/citation-style-language/schema/raw/master/csl-citation.json"}</w:instrText>
      </w:r>
      <w:r>
        <w:rPr>
          <w:rFonts w:ascii="Times New Roman" w:hAnsi="Times New Roman" w:cs="Times New Roman"/>
          <w:sz w:val="24"/>
          <w:szCs w:val="24"/>
        </w:rPr>
        <w:fldChar w:fldCharType="separate"/>
      </w:r>
      <w:r w:rsidRPr="00402643">
        <w:rPr>
          <w:rFonts w:ascii="Times New Roman" w:hAnsi="Times New Roman" w:cs="Times New Roman"/>
          <w:noProof/>
          <w:sz w:val="24"/>
          <w:szCs w:val="24"/>
        </w:rPr>
        <w:t>(Gibbons, 1997)</w:t>
      </w:r>
      <w:r>
        <w:rPr>
          <w:rFonts w:ascii="Times New Roman" w:hAnsi="Times New Roman" w:cs="Times New Roman"/>
          <w:sz w:val="24"/>
          <w:szCs w:val="24"/>
        </w:rPr>
        <w:fldChar w:fldCharType="end"/>
      </w:r>
      <w:r>
        <w:rPr>
          <w:rFonts w:ascii="Times New Roman" w:hAnsi="Times New Roman" w:cs="Times New Roman"/>
          <w:sz w:val="24"/>
          <w:szCs w:val="24"/>
        </w:rPr>
        <w:t xml:space="preserve">. These models alone, however, fail to capture probably the most </w:t>
      </w:r>
      <w:r>
        <w:rPr>
          <w:rFonts w:ascii="Times New Roman" w:hAnsi="Times New Roman" w:cs="Times New Roman"/>
          <w:sz w:val="24"/>
          <w:szCs w:val="24"/>
        </w:rPr>
        <w:lastRenderedPageBreak/>
        <w:t xml:space="preserve">unique aspect of human societies: the human mind. The quest to imitate human intelligence on a computer drove scientists to develop a technique known as deep-learning – a simulation of a single brain function built using increasingly complex “abstractions” which build up simple concepts into more descriptive heuristic evalua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odfellow","given":"Ian","non-dropping-particle":"","parse-names":false,"suffix":""},{"dropping-particle":"","family":"Bengio","given":"Yoshua","non-dropping-particle":"","parse-names":false,"suffix":""},{"dropping-particle":"","family":"Courville","given":"Aaron","non-dropping-particle":"","parse-names":false,"suffix":""}],"id":"ITEM-1","issued":{"date-parts":[["2016"]]},"note":"\\url{http://www.deeplearningbook.org}","publisher":"MIT Press","title":"Deep Learning","type":"book"},"uris":["http://www.mendeley.com/documents/?uuid=18378dcc-f9c7-4b21-a988-521bdd47052d"]}],"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ascii="Times New Roman" w:hAnsi="Times New Roman" w:cs="Times New Roman"/>
          <w:sz w:val="24"/>
          <w:szCs w:val="24"/>
        </w:rPr>
        <w:fldChar w:fldCharType="separate"/>
      </w:r>
      <w:r w:rsidRPr="00F20528">
        <w:rPr>
          <w:rFonts w:ascii="Times New Roman" w:hAnsi="Times New Roman" w:cs="Times New Roman"/>
          <w:noProof/>
          <w:sz w:val="24"/>
          <w:szCs w:val="24"/>
        </w:rPr>
        <w:t>(Goodfellow, Bengio, &amp; Courville,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C44FE08" w14:textId="77777777" w:rsidR="00E94B0B" w:rsidRDefault="00E94B0B" w:rsidP="00E94B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ly recently have researchers begun to explore the intersections between these three fields. While the efficiency of genetic algorithms developed with game-theory in mind far outperforms previous evolutionary algorithms in speed of training and accuracy, they still require explicit programming of meta-parameters, such as the mechanisms for imitation, belief, and communic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Yang","given":"Guanci","non-dropping-particle":"","parse-names":false,"suffix":""}],"container-title":"Algorithms","id":"ITEM-1","issue":"4","issued":{"date-parts":[["2017"]]},"title":"Game Theory-Inspired Evolutionary Algorithm for Global Optimization","type":"article-journal","volume":"10"},"uris":["http://www.mendeley.com/documents/?uuid=ba475921-7198-4de8-898d-13a399f0d940"]}],"mendeley":{"formattedCitation":"(Yang, 2017)","plainTextFormattedCitation":"(Yang, 2017)","previouslyFormattedCitation":"(Yang, 2017)"},"properties":{"noteIndex":0},"schema":"https://github.com/citation-style-language/schema/raw/master/csl-citation.json"}</w:instrText>
      </w:r>
      <w:r>
        <w:rPr>
          <w:rFonts w:ascii="Times New Roman" w:hAnsi="Times New Roman" w:cs="Times New Roman"/>
          <w:sz w:val="24"/>
          <w:szCs w:val="24"/>
        </w:rPr>
        <w:fldChar w:fldCharType="separate"/>
      </w:r>
      <w:r w:rsidRPr="00D02616">
        <w:rPr>
          <w:rFonts w:ascii="Times New Roman" w:hAnsi="Times New Roman" w:cs="Times New Roman"/>
          <w:noProof/>
          <w:sz w:val="24"/>
          <w:szCs w:val="24"/>
        </w:rPr>
        <w:t>(Yang, 2017)</w:t>
      </w:r>
      <w:r>
        <w:rPr>
          <w:rFonts w:ascii="Times New Roman" w:hAnsi="Times New Roman" w:cs="Times New Roman"/>
          <w:sz w:val="24"/>
          <w:szCs w:val="24"/>
        </w:rPr>
        <w:fldChar w:fldCharType="end"/>
      </w:r>
      <w:r>
        <w:rPr>
          <w:rFonts w:ascii="Times New Roman" w:hAnsi="Times New Roman" w:cs="Times New Roman"/>
          <w:sz w:val="24"/>
          <w:szCs w:val="24"/>
        </w:rPr>
        <w:t xml:space="preserve">. The research does not use a deep-learning framework as “genetic material,” which means while current techniques can deliver interesting results by observing the interactions of a large quantity of simple actors (such as an overall model of a market’s equilibrium price), they miss out of observing more direct interactions of complex acto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otopapas","given":"Mattheos K","non-dropping-particle":"","parse-names":false,"suffix":""},{"dropping-particle":"","family":"Kosmatopoulos","given":"Elias B","non-dropping-particle":"","parse-names":false,"suffix":""},{"dropping-particle":"","family":"Battaglia","given":"Francesco P","non-dropping-particle":"","parse-names":false,"suffix":""}],"container-title":"CoRR","id":"ITEM-1","issued":{"date-parts":[["2009"]]},"title":"Coevolutionary Genetic Algorithms for Establishing Nash Equilibrium in Symmetric Cournot Games","type":"article-journal","volume":"abs/0905.3"},"uris":["http://www.mendeley.com/documents/?uuid=94a9c5f4-8de7-4f8c-8da0-8b5da3c6b4d1"]}],"mendeley":{"formattedCitation":"(Protopapas, Kosmatopoulos, &amp; Battaglia, 2009)","plainTextFormattedCitation":"(Protopapas, Kosmatopoulos, &amp; Battaglia, 2009)","previouslyFormattedCitation":"(Protopapas, Kosmatopoulos, &amp; Battaglia, 2009)"},"properties":{"noteIndex":0},"schema":"https://github.com/citation-style-language/schema/raw/master/csl-citation.json"}</w:instrText>
      </w:r>
      <w:r>
        <w:rPr>
          <w:rFonts w:ascii="Times New Roman" w:hAnsi="Times New Roman" w:cs="Times New Roman"/>
          <w:sz w:val="24"/>
          <w:szCs w:val="24"/>
        </w:rPr>
        <w:fldChar w:fldCharType="separate"/>
      </w:r>
      <w:r w:rsidRPr="00AF18CD">
        <w:rPr>
          <w:rFonts w:ascii="Times New Roman" w:hAnsi="Times New Roman" w:cs="Times New Roman"/>
          <w:noProof/>
          <w:sz w:val="24"/>
          <w:szCs w:val="24"/>
        </w:rPr>
        <w:t>(Protopapas, Kosmatopoulos, &amp; Battaglia, 2009)</w:t>
      </w:r>
      <w:r>
        <w:rPr>
          <w:rFonts w:ascii="Times New Roman" w:hAnsi="Times New Roman" w:cs="Times New Roman"/>
          <w:sz w:val="24"/>
          <w:szCs w:val="24"/>
        </w:rPr>
        <w:fldChar w:fldCharType="end"/>
      </w:r>
      <w:r>
        <w:rPr>
          <w:rFonts w:ascii="Times New Roman" w:hAnsi="Times New Roman" w:cs="Times New Roman"/>
          <w:sz w:val="24"/>
          <w:szCs w:val="24"/>
        </w:rPr>
        <w:t xml:space="preserve">. Those kinds of nonlinear interactions are necessary to accurately simulate how intelligent actors interact in real life due to intrinsic variations and fluctuations in how we think, the fact that nobody is perfectly rational, and contextual psychological effects such as paranoia or social awkwardn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soba","given":"Osonde","non-dropping-particle":"","parse-names":false,"suffix":""},{"dropping-particle":"","family":"Davis","given":"Paul","non-dropping-particle":"","parse-names":false,"suffix":""}],"id":"ITEM-1","issued":{"date-parts":[["2018"]]},"number-of-pages":"10","publisher-place":"Santa Monica, CA","title":"An Artificial Intelligence/Machine Learning Perspective on Social Simulation: New Data and New Challenges","type":"report"},"uris":["http://www.mendeley.com/documents/?uuid=76834c4b-bc4b-415e-97ab-471e95bf8266"]}],"mendeley":{"formattedCitation":"(Osoba &amp; Davis, 2018)","plainTextFormattedCitation":"(Osoba &amp; Davis, 2018)","previouslyFormattedCitation":"(Osoba &amp; Davis, 2018)"},"properties":{"noteIndex":0},"schema":"https://github.com/citation-style-language/schema/raw/master/csl-citation.json"}</w:instrText>
      </w:r>
      <w:r>
        <w:rPr>
          <w:rFonts w:ascii="Times New Roman" w:hAnsi="Times New Roman" w:cs="Times New Roman"/>
          <w:sz w:val="24"/>
          <w:szCs w:val="24"/>
        </w:rPr>
        <w:fldChar w:fldCharType="separate"/>
      </w:r>
      <w:r w:rsidRPr="00192AE1">
        <w:rPr>
          <w:rFonts w:ascii="Times New Roman" w:hAnsi="Times New Roman" w:cs="Times New Roman"/>
          <w:noProof/>
          <w:sz w:val="24"/>
          <w:szCs w:val="24"/>
        </w:rPr>
        <w:t>(Osoba &amp; Davis, 2018)</w:t>
      </w:r>
      <w:r>
        <w:rPr>
          <w:rFonts w:ascii="Times New Roman" w:hAnsi="Times New Roman" w:cs="Times New Roman"/>
          <w:sz w:val="24"/>
          <w:szCs w:val="24"/>
        </w:rPr>
        <w:fldChar w:fldCharType="end"/>
      </w:r>
      <w:r>
        <w:rPr>
          <w:rFonts w:ascii="Times New Roman" w:hAnsi="Times New Roman" w:cs="Times New Roman"/>
          <w:sz w:val="24"/>
          <w:szCs w:val="24"/>
        </w:rPr>
        <w:t xml:space="preserve">. Likewise, although complex machine thinking has indeed been achieved through neuro-evolution of deep networ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vid","given":"Eli","non-dropping-particle":"","parse-names":false,"suffix":""},{"dropping-particle":"","family":"Greental","given":"Iddo","non-dropping-particle":"","parse-names":false,"suffix":""}],"container-title":"CoRR","id":"ITEM-1","issued":{"date-parts":[["2017"]]},"title":"Genetic Algorithms for Evolving Deep Neural Networks","type":"article-journal","volume":"abs/1711.0"},"uris":["http://www.mendeley.com/documents/?uuid=938d33d1-fcca-4283-8bee-2bae780335d8"]},{"id":"ITEM-2","itemData":{"author":[{"dropping-particle":"","family":"Miikkulainen","given":"Risto","non-dropping-particle":"","parse-names":false,"suffix":""},{"dropping-particle":"","family":"Liang","given":"Jason Zhi","non-dropping-particle":"","parse-names":false,"suffix":""},{"dropping-particle":"","family":"Meyerson","given":"Elliot","non-dropping-particle":"","parse-names":false,"suffix":""},{"dropping-particle":"","family":"Rawal","given":"Aditya","non-dropping-particle":"","parse-names":false,"suffix":""},{"dropping-particle":"","family":"Fink","given":"Daniel","non-dropping-particle":"","parse-names":false,"suffix":""},{"dropping-particle":"","family":"Francon","given":"Olivier","non-dropping-particle":"","parse-names":false,"suffix":""},{"dropping-particle":"","family":"Raju","given":"Bala","non-dropping-particle":"","parse-names":false,"suffix":""},{"dropping-particle":"","family":"Shahrzad","given":"Hormoz","non-dropping-particle":"","parse-names":false,"suffix":""},{"dropping-particle":"","family":"Navruzyan","given":"Arshak","non-dropping-particle":"","parse-names":false,"suffix":""},{"dropping-particle":"","family":"Duffy","given":"Nigel","non-dropping-particle":"","parse-names":false,"suffix":""},{"dropping-particle":"","family":"Hodjat","given":"Babak","non-dropping-particle":"","parse-names":false,"suffix":""}],"container-title":"CoRR","id":"ITEM-2","issued":{"date-parts":[["2017"]]},"title":"Evolving Deep Neural Networks","type":"article-journal","volume":"abs/1703.0"},"uris":["http://www.mendeley.com/documents/?uuid=0b3260b7-37a9-4c9d-a2a0-c2ad409a996f"]}],"mendeley":{"formattedCitation":"(David &amp; Greental, 2017; Miikkulainen et al., 2017)","manualFormatting":"(e.g., David &amp; Greental, 2017)","plainTextFormattedCitation":"(David &amp; Greental, 2017; Miikkulainen et al., 2017)","previouslyFormattedCitation":"(David &amp; Greental, 2017; Miikkulainen et al., 2017)"},"properties":{"noteIndex":0},"schema":"https://github.com/citation-style-language/schema/raw/master/csl-citation.json"}</w:instrText>
      </w:r>
      <w:r>
        <w:rPr>
          <w:rFonts w:ascii="Times New Roman" w:hAnsi="Times New Roman" w:cs="Times New Roman"/>
          <w:sz w:val="24"/>
          <w:szCs w:val="24"/>
        </w:rPr>
        <w:fldChar w:fldCharType="separate"/>
      </w:r>
      <w:r w:rsidRPr="00287DE5">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287DE5">
        <w:rPr>
          <w:rFonts w:ascii="Times New Roman" w:hAnsi="Times New Roman" w:cs="Times New Roman"/>
          <w:noProof/>
          <w:sz w:val="24"/>
          <w:szCs w:val="24"/>
        </w:rPr>
        <w:t>David &amp; Greental, 2017)</w:t>
      </w:r>
      <w:r>
        <w:rPr>
          <w:rFonts w:ascii="Times New Roman" w:hAnsi="Times New Roman" w:cs="Times New Roman"/>
          <w:sz w:val="24"/>
          <w:szCs w:val="24"/>
        </w:rPr>
        <w:fldChar w:fldCharType="end"/>
      </w:r>
      <w:r>
        <w:rPr>
          <w:rFonts w:ascii="Times New Roman" w:hAnsi="Times New Roman" w:cs="Times New Roman"/>
          <w:sz w:val="24"/>
          <w:szCs w:val="24"/>
        </w:rPr>
        <w:t xml:space="preserve">, these methods are unable to comprehensively simulate a system of actors; they may be able to model and gradually evolve a population of neural networks, but the fitness systems used are not rooted in game theory and thus are closer to test scores than actual natural selection. Despite these limitations, an intersection between these two fields has the potential to greatly enhance existing studies of game theory by more accurately modelling intelligent decision-makers. Specifically, applying </w:t>
      </w:r>
      <w:r>
        <w:rPr>
          <w:rFonts w:ascii="Times New Roman" w:hAnsi="Times New Roman" w:cs="Times New Roman"/>
          <w:sz w:val="24"/>
          <w:szCs w:val="24"/>
        </w:rPr>
        <w:lastRenderedPageBreak/>
        <w:t xml:space="preserve">neuro-evolution to deep-learning can greatly speed up selection of hyper-parameters and make the task of tuning the network much easier, such as the number of neurons or the expression used to represent a model’s accurac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iikkulainen","given":"Risto","non-dropping-particle":"","parse-names":false,"suffix":""},{"dropping-particle":"","family":"Liang","given":"Jason Zhi","non-dropping-particle":"","parse-names":false,"suffix":""},{"dropping-particle":"","family":"Meyerson","given":"Elliot","non-dropping-particle":"","parse-names":false,"suffix":""},{"dropping-particle":"","family":"Rawal","given":"Aditya","non-dropping-particle":"","parse-names":false,"suffix":""},{"dropping-particle":"","family":"Fink","given":"Daniel","non-dropping-particle":"","parse-names":false,"suffix":""},{"dropping-particle":"","family":"Francon","given":"Olivier","non-dropping-particle":"","parse-names":false,"suffix":""},{"dropping-particle":"","family":"Raju","given":"Bala","non-dropping-particle":"","parse-names":false,"suffix":""},{"dropping-particle":"","family":"Shahrzad","given":"Hormoz","non-dropping-particle":"","parse-names":false,"suffix":""},{"dropping-particle":"","family":"Navruzyan","given":"Arshak","non-dropping-particle":"","parse-names":false,"suffix":""},{"dropping-particle":"","family":"Duffy","given":"Nigel","non-dropping-particle":"","parse-names":false,"suffix":""},{"dropping-particle":"","family":"Hodjat","given":"Babak","non-dropping-particle":"","parse-names":false,"suffix":""}],"container-title":"CoRR","id":"ITEM-1","issued":{"date-parts":[["2017"]]},"title":"Evolving Deep Neural Networks","type":"article-journal","volume":"abs/1703.0"},"uris":["http://www.mendeley.com/documents/?uuid=0b3260b7-37a9-4c9d-a2a0-c2ad409a996f"]}],"mendeley":{"formattedCitation":"(Miikkulainen et al., 2017)","plainTextFormattedCitation":"(Miikkulainen et al., 2017)","previouslyFormattedCitation":"(Miikkulainen et al., 2017)"},"properties":{"noteIndex":0},"schema":"https://github.com/citation-style-language/schema/raw/master/csl-citation.json"}</w:instrText>
      </w:r>
      <w:r>
        <w:rPr>
          <w:rFonts w:ascii="Times New Roman" w:hAnsi="Times New Roman" w:cs="Times New Roman"/>
          <w:sz w:val="24"/>
          <w:szCs w:val="24"/>
        </w:rPr>
        <w:fldChar w:fldCharType="separate"/>
      </w:r>
      <w:r w:rsidRPr="00F64B6F">
        <w:rPr>
          <w:rFonts w:ascii="Times New Roman" w:hAnsi="Times New Roman" w:cs="Times New Roman"/>
          <w:noProof/>
          <w:sz w:val="24"/>
          <w:szCs w:val="24"/>
        </w:rPr>
        <w:t>(Miikkulaine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Particularly in the context of games-playing, deep learning might outperform other methods because it can easily learn to recognize features in a variety of contexts, instead of relying on a more calcified initial input layer to generate results. For example, recognizing that a </w:t>
      </w:r>
      <w:proofErr w:type="gramStart"/>
      <w:r>
        <w:rPr>
          <w:rFonts w:ascii="Times New Roman" w:hAnsi="Times New Roman" w:cs="Times New Roman"/>
          <w:sz w:val="24"/>
          <w:szCs w:val="24"/>
        </w:rPr>
        <w:t>particular set</w:t>
      </w:r>
      <w:proofErr w:type="gramEnd"/>
      <w:r>
        <w:rPr>
          <w:rFonts w:ascii="Times New Roman" w:hAnsi="Times New Roman" w:cs="Times New Roman"/>
          <w:sz w:val="24"/>
          <w:szCs w:val="24"/>
        </w:rPr>
        <w:t xml:space="preserve"> of pixels constitutes a particular shape, regardless of its position on the screen, might allow a deep network playing Tetris to succeed where a Bayesian network based solely on discrete probabilities might fail. Deep learning, unlike other methods, makes better use of massive data  sets because it does not require a scientist to intervene and label training data, but rather develops its own organic understand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towardsdatascience.com/why-deep-learning-is-needed-over-traditional-machine-learning-1b6a99177063","author":[{"dropping-particle":"","family":"Mahapatra","given":"Sambit","non-dropping-particle":"","parse-names":false,"suffix":""}],"container-title":"Towards Data Science","id":"ITEM-1","issued":{"date-parts":[["2018"]]},"title":"Towards Data Science - Why Deep Learning over Traditional Machine Learning?","type":"webpage"},"uris":["http://www.mendeley.com/documents/?uuid=25045e05-3075-4ff9-8834-69dd7f73d04c"]}],"mendeley":{"formattedCitation":"(Mahapatra, 2018)","plainTextFormattedCitation":"(Mahapatra, 2018)","previouslyFormattedCitation":"(Mahapatra, 2018)"},"properties":{"noteIndex":0},"schema":"https://github.com/citation-style-language/schema/raw/master/csl-citation.json"}</w:instrText>
      </w:r>
      <w:r>
        <w:rPr>
          <w:rFonts w:ascii="Times New Roman" w:hAnsi="Times New Roman" w:cs="Times New Roman"/>
          <w:sz w:val="24"/>
          <w:szCs w:val="24"/>
        </w:rPr>
        <w:fldChar w:fldCharType="separate"/>
      </w:r>
      <w:r w:rsidRPr="00B265F9">
        <w:rPr>
          <w:rFonts w:ascii="Times New Roman" w:hAnsi="Times New Roman" w:cs="Times New Roman"/>
          <w:noProof/>
          <w:sz w:val="24"/>
          <w:szCs w:val="24"/>
        </w:rPr>
        <w:t>(Mahapatra, 2018)</w:t>
      </w:r>
      <w:r>
        <w:rPr>
          <w:rFonts w:ascii="Times New Roman" w:hAnsi="Times New Roman" w:cs="Times New Roman"/>
          <w:sz w:val="24"/>
          <w:szCs w:val="24"/>
        </w:rPr>
        <w:fldChar w:fldCharType="end"/>
      </w:r>
      <w:r>
        <w:rPr>
          <w:rFonts w:ascii="Times New Roman" w:hAnsi="Times New Roman" w:cs="Times New Roman"/>
          <w:sz w:val="24"/>
          <w:szCs w:val="24"/>
        </w:rPr>
        <w:t xml:space="preserve">. Interestingly, certain pure genetic algorithms which don’t even incorporate neural networks in their architecture have been able to outperform deep learning networks in myriad Atari ga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analyticsvidhya.com/blog/2018/07/evolutionary-algorithm-perfect-useful-alternative-neural-network/","author":[{"dropping-particle":"","family":"Dar","given":"Pranav","non-dropping-particle":"","parse-names":false,"suffix":""}],"container-title":"Analytics Vidhya","id":"ITEM-1","issued":{"date-parts":[["2018"]]},"title":"Evolutionary Algorithm - The Surprising and Incredibly Useful Alternative to Neural Networks","type":"webpage"},"uris":["http://www.mendeley.com/documents/?uuid=88da461d-823a-4bc9-89f1-1f73e33469ec"]}],"mendeley":{"formattedCitation":"(Dar, 2018)","plainTextFormattedCitation":"(Dar, 2018)","previouslyFormattedCitation":"(Dar, 2018)"},"properties":{"noteIndex":0},"schema":"https://github.com/citation-style-language/schema/raw/master/csl-citation.json"}</w:instrText>
      </w:r>
      <w:r>
        <w:rPr>
          <w:rFonts w:ascii="Times New Roman" w:hAnsi="Times New Roman" w:cs="Times New Roman"/>
          <w:sz w:val="24"/>
          <w:szCs w:val="24"/>
        </w:rPr>
        <w:fldChar w:fldCharType="separate"/>
      </w:r>
      <w:r w:rsidRPr="004654AD">
        <w:rPr>
          <w:rFonts w:ascii="Times New Roman" w:hAnsi="Times New Roman" w:cs="Times New Roman"/>
          <w:noProof/>
          <w:sz w:val="24"/>
          <w:szCs w:val="24"/>
        </w:rPr>
        <w:t>(Dar, 2018)</w:t>
      </w:r>
      <w:r>
        <w:rPr>
          <w:rFonts w:ascii="Times New Roman" w:hAnsi="Times New Roman" w:cs="Times New Roman"/>
          <w:sz w:val="24"/>
          <w:szCs w:val="24"/>
        </w:rPr>
        <w:fldChar w:fldCharType="end"/>
      </w:r>
      <w:r>
        <w:rPr>
          <w:rFonts w:ascii="Times New Roman" w:hAnsi="Times New Roman" w:cs="Times New Roman"/>
          <w:sz w:val="24"/>
          <w:szCs w:val="24"/>
        </w:rPr>
        <w:t xml:space="preserve">. As it stands, these genetic algorithms rely on purely random generation of code, which means it is impractical to apply them to more complicated, nonlinear games like </w:t>
      </w:r>
      <w:proofErr w:type="spellStart"/>
      <w:r>
        <w:rPr>
          <w:rFonts w:ascii="Times New Roman" w:hAnsi="Times New Roman" w:cs="Times New Roman"/>
          <w:sz w:val="24"/>
          <w:szCs w:val="24"/>
        </w:rPr>
        <w:t>Dota</w:t>
      </w:r>
      <w:proofErr w:type="spellEnd"/>
      <w:r>
        <w:rPr>
          <w:rFonts w:ascii="Times New Roman" w:hAnsi="Times New Roman" w:cs="Times New Roman"/>
          <w:sz w:val="24"/>
          <w:szCs w:val="24"/>
        </w:rPr>
        <w:t xml:space="preserve"> 2 or </w:t>
      </w:r>
      <w:proofErr w:type="spellStart"/>
      <w:r>
        <w:rPr>
          <w:rFonts w:ascii="Times New Roman" w:hAnsi="Times New Roman" w:cs="Times New Roman"/>
          <w:sz w:val="24"/>
          <w:szCs w:val="24"/>
        </w:rPr>
        <w:t>Fortnite</w:t>
      </w:r>
      <w:proofErr w:type="spellEnd"/>
      <w:r>
        <w:rPr>
          <w:rFonts w:ascii="Times New Roman" w:hAnsi="Times New Roman" w:cs="Times New Roman"/>
          <w:sz w:val="24"/>
          <w:szCs w:val="24"/>
        </w:rPr>
        <w:t xml:space="preserve">, which have a multitude of players and combat features. This means deep learning, which could simplify such complex features, might be combined with genetic algorithms which can efficiently process those simplified features. </w:t>
      </w:r>
    </w:p>
    <w:p w14:paraId="2DD2706B" w14:textId="77777777" w:rsidR="00E94B0B" w:rsidRDefault="00E94B0B" w:rsidP="00E94B0B">
      <w:pPr>
        <w:spacing w:line="480" w:lineRule="auto"/>
        <w:rPr>
          <w:rFonts w:ascii="Times New Roman" w:hAnsi="Times New Roman" w:cs="Times New Roman"/>
          <w:sz w:val="24"/>
          <w:szCs w:val="24"/>
        </w:rPr>
      </w:pPr>
      <w:r>
        <w:rPr>
          <w:rFonts w:ascii="Times New Roman" w:hAnsi="Times New Roman" w:cs="Times New Roman"/>
          <w:sz w:val="24"/>
          <w:szCs w:val="24"/>
        </w:rPr>
        <w:tab/>
        <w:t>Given the potential of an intersectional study using genetic algorithms, game theory, and deep learning, I propose a simulated game of competing deep-neural networks, iteratively evolved through artificial selection, cross-over and mutation, to shed light on economic theory when the actors are irrational and developing. I hypothesize that game-theory based predictions of the networks’ behavior will be mostly accurate, but certain rogue machine intelligences will think in a revolutionary way which defies explanation.</w:t>
      </w:r>
    </w:p>
    <w:p w14:paraId="31AEBF40" w14:textId="26444E01" w:rsidR="00E94B0B" w:rsidRDefault="00E94B0B" w:rsidP="00E94B0B">
      <w:pPr>
        <w:pStyle w:val="Heading1"/>
      </w:pPr>
      <w:r>
        <w:lastRenderedPageBreak/>
        <w:t>Instrumentation and Variables</w:t>
      </w:r>
    </w:p>
    <w:p w14:paraId="2571535B" w14:textId="77777777" w:rsidR="00E94B0B" w:rsidRPr="00E94B0B" w:rsidRDefault="00E94B0B" w:rsidP="00E94B0B"/>
    <w:p w14:paraId="17EBD0A5" w14:textId="77777777" w:rsidR="00E94B0B" w:rsidRDefault="00E94B0B" w:rsidP="00E94B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use the Haskell programming language for this experi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nes","given":"Simon Peyton","non-dropping-particle":"","parse-names":false,"suffix":""}],"id":"ITEM-1","issued":{"date-parts":[["2003"]]},"publisher":"Cambridge University Press","title":"Haskell 98 language and libraries: the revised report","type":"book"},"uris":["http://www.mendeley.com/documents/?uuid=34908a65-98e3-4fa7-bd3a-f6dc01399253"]}],"mendeley":{"formattedCitation":"(Jones, 2003)","plainTextFormattedCitation":"(Jones, 2003)","previouslyFormattedCitation":"(Jones, 2003)"},"properties":{"noteIndex":0},"schema":"https://github.com/citation-style-language/schema/raw/master/csl-citation.json"}</w:instrText>
      </w:r>
      <w:r>
        <w:rPr>
          <w:rFonts w:ascii="Times New Roman" w:hAnsi="Times New Roman" w:cs="Times New Roman"/>
          <w:sz w:val="24"/>
          <w:szCs w:val="24"/>
        </w:rPr>
        <w:fldChar w:fldCharType="separate"/>
      </w:r>
      <w:r w:rsidRPr="00493E91">
        <w:rPr>
          <w:rFonts w:ascii="Times New Roman" w:hAnsi="Times New Roman" w:cs="Times New Roman"/>
          <w:noProof/>
          <w:sz w:val="24"/>
          <w:szCs w:val="24"/>
        </w:rPr>
        <w:t>(Jones, 2003)</w:t>
      </w:r>
      <w:r>
        <w:rPr>
          <w:rFonts w:ascii="Times New Roman" w:hAnsi="Times New Roman" w:cs="Times New Roman"/>
          <w:sz w:val="24"/>
          <w:szCs w:val="24"/>
        </w:rPr>
        <w:fldChar w:fldCharType="end"/>
      </w:r>
      <w:r>
        <w:rPr>
          <w:rFonts w:ascii="Times New Roman" w:hAnsi="Times New Roman" w:cs="Times New Roman"/>
          <w:sz w:val="24"/>
          <w:szCs w:val="24"/>
        </w:rPr>
        <w:t xml:space="preserve">. As a purely “functional” language, its inputs and outputs are fully predictable. This is opposed to a state-based or “imperative” language, such as Java, where internal randomness or errors in allocation of memory might crash a program mid-operation. Instead of risking memory loss in the middle of a crucial program execution, Haskell’s compiler catch errors before the program runs, almost guaranteeing safety. Haskell’s terse syntax and support for rapid composition of functions means relatively complex programs can be written very efficiently. This is important for the present project due to the multilayered nature of the algorithms involved. For example, being able to “link” functions together from input to output makes training a typical neural network much easier, because one can calculate the initial base “gradient” (essentially a small tweak to the network which makes it incrementally more accurate) with a single function and then pass the result to other functions which apply that gradient to the neural network proper, which is then passed along to another function which verifies if the new network has indeed improved. Especially in this context, where I layer deep learning, genetic algorithms, and game theory, being able to port functions together is vital, in a very literal sense, to explore interdisciplinary ideas. </w:t>
      </w:r>
    </w:p>
    <w:p w14:paraId="4CB00DFA" w14:textId="77777777" w:rsidR="00E94B0B" w:rsidRDefault="00E94B0B" w:rsidP="00E94B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employ Haskell bindings of Google’s TensorFlow– a piece of machine learning software that nicely abstracts away most of the complex mathematics behind deep lear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adi","given":"Mart\\'\\i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Irving","given":"Geoffrey","non-dropping-particle":"","parse-names":false,"suffix":""},{"dropping-particle":"","family":"Isard","given":"Michael","non-dropping-particle":"","parse-names":false,"suffix":""},{"dropping-particle":"","family":"others","given":"","non-dropping-particle":"","parse-names":false,"suffix":""}],"container-title":"OSDI","id":"ITEM-1","issued":{"date-parts":[["2016"]]},"page":"265-283","title":"Tensorflow: a system for large-scale machine learning.","type":"paper-conference","volume":"16"},"uris":["http://www.mendeley.com/documents/?uuid=31903ad4-e58a-418d-b63f-efcdf08903e3"]}],"mendeley":{"formattedCitation":"(Abadi et al., 2016)","plainTextFormattedCitation":"(Abadi et al., 2016)","previouslyFormattedCitation":"(Abadi et al., 2016)"},"properties":{"noteIndex":0},"schema":"https://github.com/citation-style-language/schema/raw/master/csl-citation.json"}</w:instrText>
      </w:r>
      <w:r>
        <w:rPr>
          <w:rFonts w:ascii="Times New Roman" w:hAnsi="Times New Roman" w:cs="Times New Roman"/>
          <w:sz w:val="24"/>
          <w:szCs w:val="24"/>
        </w:rPr>
        <w:fldChar w:fldCharType="separate"/>
      </w:r>
      <w:r w:rsidRPr="00493E91">
        <w:rPr>
          <w:rFonts w:ascii="Times New Roman" w:hAnsi="Times New Roman" w:cs="Times New Roman"/>
          <w:noProof/>
          <w:sz w:val="24"/>
          <w:szCs w:val="24"/>
        </w:rPr>
        <w:t>(Abadi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191506F7" w14:textId="77777777" w:rsidR="00E94B0B" w:rsidRDefault="00E94B0B" w:rsidP="00E94B0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 use Atom and Emacs as my text editors because I am familiar with both and they have excellent inbuilt support for Haskell () and enable fast editing using convenient keyboard shortcuts.</w:t>
      </w:r>
    </w:p>
    <w:p w14:paraId="56B8EEB9" w14:textId="59D6DE83" w:rsidR="00E94B0B" w:rsidRDefault="00E94B0B" w:rsidP="00E94B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  be taking algorithms and equations from the MIT Press guide to deep learning </w:t>
      </w:r>
      <w:r>
        <w:rPr>
          <w:rFonts w:ascii="Times New Roman" w:hAnsi="Times New Roman" w:cs="Times New Roman"/>
          <w:sz w:val="24"/>
          <w:szCs w:val="24"/>
        </w:rPr>
        <w:fldChar w:fldCharType="begin" w:fldLock="1"/>
      </w:r>
      <w:r w:rsidR="00707C20">
        <w:rPr>
          <w:rFonts w:ascii="Times New Roman" w:hAnsi="Times New Roman" w:cs="Times New Roman"/>
          <w:sz w:val="24"/>
          <w:szCs w:val="24"/>
        </w:rPr>
        <w:instrText>ADDIN CSL_CITATION {"citationItems":[{"id":"ITEM-1","itemData":{"author":[{"dropping-particle":"","family":"Goodfellow","given":"Ian","non-dropping-particle":"","parse-names":false,"suffix":""},{"dropping-particle":"","family":"Bengio","given":"Yoshua","non-dropping-particle":"","parse-names":false,"suffix":""},{"dropping-particle":"","family":"Courville","given":"Aaron","non-dropping-particle":"","parse-names":false,"suffix":""}],"id":"ITEM-1","issued":{"date-parts":[["2016"]]},"note":"\\url{http://www.deeplearningbook.org}","publisher":"MIT Press","title":"Deep Learning","type":"book"},"uris":["http://www.mendeley.com/documents/?uuid=18378dcc-f9c7-4b21-a988-521bdd47052d"]}],"mendeley":{"formattedCitation":"(Goodfellow et al., 2016)","plainTextFormattedCitation":"(Goodfellow et al., 2016)","previouslyFormattedCitation":"(Goodfellow, Bengio, &amp; Courville, 2016)"},"properties":{"noteIndex":0},"schema":"https://github.com/citation-style-language/schema/raw/master/csl-citation.json"}</w:instrText>
      </w:r>
      <w:r>
        <w:rPr>
          <w:rFonts w:ascii="Times New Roman" w:hAnsi="Times New Roman" w:cs="Times New Roman"/>
          <w:sz w:val="24"/>
          <w:szCs w:val="24"/>
        </w:rPr>
        <w:fldChar w:fldCharType="separate"/>
      </w:r>
      <w:r w:rsidR="00707C20" w:rsidRPr="00707C20">
        <w:rPr>
          <w:rFonts w:ascii="Times New Roman" w:hAnsi="Times New Roman" w:cs="Times New Roman"/>
          <w:noProof/>
          <w:sz w:val="24"/>
          <w:szCs w:val="24"/>
        </w:rPr>
        <w:t>(Goodfellow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0FAB0381" w14:textId="77777777" w:rsidR="00E94B0B" w:rsidRDefault="00E94B0B" w:rsidP="00E94B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debugging and compilation, I rely on the standardized Haskell platform toolkit, including the Glasgow Haskell Compiler and specific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melstrup","given":"David","non-dropping-particle":"","parse-names":false,"suffix":""}],"container-title":"Proceedings of the 2006 ACM SIGPLAN workshop on Haskell","id":"ITEM-1","issued":{"date-parts":[["2006"]]},"page":"107","title":"Interactive debugging with GHCi","type":"paper-conference"},"uris":["http://www.mendeley.com/documents/?uuid=e3990e07-3ec3-4bfc-a6bd-4d76d94c5fd6"]}],"mendeley":{"formattedCitation":"(Himmelstrup, 2006)","plainTextFormattedCitation":"(Himmelstrup, 2006)","previouslyFormattedCitation":"(Himmelstrup, 2006)"},"properties":{"noteIndex":0},"schema":"https://github.com/citation-style-language/schema/raw/master/csl-citation.json"}</w:instrText>
      </w:r>
      <w:r>
        <w:rPr>
          <w:rFonts w:ascii="Times New Roman" w:hAnsi="Times New Roman" w:cs="Times New Roman"/>
          <w:sz w:val="24"/>
          <w:szCs w:val="24"/>
        </w:rPr>
        <w:fldChar w:fldCharType="separate"/>
      </w:r>
      <w:r w:rsidRPr="00493E91">
        <w:rPr>
          <w:rFonts w:ascii="Times New Roman" w:hAnsi="Times New Roman" w:cs="Times New Roman"/>
          <w:noProof/>
          <w:sz w:val="24"/>
          <w:szCs w:val="24"/>
        </w:rPr>
        <w:t>(Himmelstrup,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EB22C9A" w14:textId="77777777" w:rsidR="00E94B0B" w:rsidRDefault="00E94B0B" w:rsidP="00E94B0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inally, version control is handled by git, a tool which helps keep track of changes and updates to one’s projects. </w:t>
      </w:r>
    </w:p>
    <w:p w14:paraId="0465E764" w14:textId="77777777" w:rsidR="00E94B0B" w:rsidRDefault="00E94B0B" w:rsidP="00E94B0B">
      <w:pPr>
        <w:spacing w:line="480" w:lineRule="auto"/>
        <w:jc w:val="center"/>
        <w:rPr>
          <w:rFonts w:ascii="Times New Roman" w:hAnsi="Times New Roman" w:cs="Times New Roman"/>
          <w:sz w:val="24"/>
          <w:szCs w:val="24"/>
        </w:rPr>
      </w:pPr>
      <w:r>
        <w:rPr>
          <w:rFonts w:ascii="Times New Roman" w:hAnsi="Times New Roman" w:cs="Times New Roman"/>
          <w:sz w:val="24"/>
          <w:szCs w:val="24"/>
        </w:rPr>
        <w:t>Experimental Procedures</w:t>
      </w:r>
    </w:p>
    <w:p w14:paraId="546A99D4" w14:textId="52EB1959" w:rsidR="00E94B0B" w:rsidRDefault="00E94B0B" w:rsidP="00E94B0B">
      <w:pPr>
        <w:spacing w:line="480" w:lineRule="auto"/>
        <w:rPr>
          <w:rFonts w:ascii="Times New Roman" w:hAnsi="Times New Roman" w:cs="Times New Roman"/>
          <w:sz w:val="24"/>
          <w:szCs w:val="24"/>
        </w:rPr>
      </w:pPr>
      <w:r>
        <w:rPr>
          <w:rFonts w:ascii="Times New Roman" w:hAnsi="Times New Roman" w:cs="Times New Roman"/>
          <w:sz w:val="24"/>
          <w:szCs w:val="24"/>
        </w:rPr>
        <w:tab/>
        <w:t>First, I program basic mathematical functions which serve me throughout experimentation. This includes a linear algebra library which handles matrix transposes, multiplication, and working with eigenvalues</w:t>
      </w:r>
      <w:r w:rsidR="00853849">
        <w:rPr>
          <w:rFonts w:ascii="Times New Roman" w:hAnsi="Times New Roman" w:cs="Times New Roman"/>
          <w:sz w:val="24"/>
          <w:szCs w:val="24"/>
        </w:rPr>
        <w:t xml:space="preserve"> (Appendix A)</w:t>
      </w:r>
      <w:r>
        <w:rPr>
          <w:rFonts w:ascii="Times New Roman" w:hAnsi="Times New Roman" w:cs="Times New Roman"/>
          <w:sz w:val="24"/>
          <w:szCs w:val="24"/>
        </w:rPr>
        <w:t>. These are necessary to facilitate the calculation of a neural network’s final output given inputs. I also create a statistics and probability library; these are useful in game-theory calculations and to randomize mutations and cross-over during the evolution phases of my project. Finally, I program critical number-manipulation algorithms, such as the equations of a neural network’s accuracy or its “activation functions,” which help make a network more flexible or stable in what it can represent by mapping its internal calculations to functions with unique shapes.</w:t>
      </w:r>
    </w:p>
    <w:p w14:paraId="189C4431" w14:textId="0093E9C8" w:rsidR="00E94B0B" w:rsidRDefault="00E94B0B" w:rsidP="00E94B0B">
      <w:pPr>
        <w:spacing w:line="480" w:lineRule="auto"/>
        <w:rPr>
          <w:rFonts w:ascii="Times New Roman" w:hAnsi="Times New Roman" w:cs="Times New Roman"/>
          <w:sz w:val="24"/>
          <w:szCs w:val="24"/>
        </w:rPr>
      </w:pPr>
      <w:r>
        <w:rPr>
          <w:rFonts w:ascii="Times New Roman" w:hAnsi="Times New Roman" w:cs="Times New Roman"/>
          <w:sz w:val="24"/>
          <w:szCs w:val="24"/>
        </w:rPr>
        <w:tab/>
        <w:t>Second, I create the architecture for the neural networks</w:t>
      </w:r>
      <w:r w:rsidR="00853849">
        <w:rPr>
          <w:rFonts w:ascii="Times New Roman" w:hAnsi="Times New Roman" w:cs="Times New Roman"/>
          <w:sz w:val="24"/>
          <w:szCs w:val="24"/>
        </w:rPr>
        <w:t xml:space="preserve"> in Haskell (Appendix B)</w:t>
      </w:r>
      <w:r>
        <w:rPr>
          <w:rFonts w:ascii="Times New Roman" w:hAnsi="Times New Roman" w:cs="Times New Roman"/>
          <w:sz w:val="24"/>
          <w:szCs w:val="24"/>
        </w:rPr>
        <w:t xml:space="preserve">. I create individual data types to represent a single perceptron, a whole layer of </w:t>
      </w:r>
      <w:proofErr w:type="spellStart"/>
      <w:r>
        <w:rPr>
          <w:rFonts w:ascii="Times New Roman" w:hAnsi="Times New Roman" w:cs="Times New Roman"/>
          <w:sz w:val="24"/>
          <w:szCs w:val="24"/>
        </w:rPr>
        <w:t>perceptrons</w:t>
      </w:r>
      <w:proofErr w:type="spellEnd"/>
      <w:r>
        <w:rPr>
          <w:rFonts w:ascii="Times New Roman" w:hAnsi="Times New Roman" w:cs="Times New Roman"/>
          <w:sz w:val="24"/>
          <w:szCs w:val="24"/>
        </w:rPr>
        <w:t>, and finally an entire neural network (</w:t>
      </w:r>
      <w:proofErr w:type="spellStart"/>
      <w:r>
        <w:rPr>
          <w:rFonts w:ascii="Times New Roman" w:hAnsi="Times New Roman" w:cs="Times New Roman"/>
          <w:sz w:val="24"/>
          <w:szCs w:val="24"/>
        </w:rPr>
        <w:t>perceptrons</w:t>
      </w:r>
      <w:proofErr w:type="spellEnd"/>
      <w:r>
        <w:rPr>
          <w:rFonts w:ascii="Times New Roman" w:hAnsi="Times New Roman" w:cs="Times New Roman"/>
          <w:sz w:val="24"/>
          <w:szCs w:val="24"/>
        </w:rPr>
        <w:t xml:space="preserve"> are a representation of a human neuron). The neural </w:t>
      </w:r>
      <w:r>
        <w:rPr>
          <w:rFonts w:ascii="Times New Roman" w:hAnsi="Times New Roman" w:cs="Times New Roman"/>
          <w:sz w:val="24"/>
          <w:szCs w:val="24"/>
        </w:rPr>
        <w:lastRenderedPageBreak/>
        <w:t xml:space="preserve">network will be convolutional (pre-programmed to handle image-based data efficiently) because the game I create will have data in a two-dimensional image form. </w:t>
      </w:r>
    </w:p>
    <w:p w14:paraId="3DF0CE0A" w14:textId="2D7F6FC2" w:rsidR="00E94B0B" w:rsidRDefault="00E94B0B" w:rsidP="00E94B0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rd, I program the deep-learning component of the networks, also using </w:t>
      </w:r>
      <w:r w:rsidR="00853849">
        <w:rPr>
          <w:rFonts w:ascii="Times New Roman" w:hAnsi="Times New Roman" w:cs="Times New Roman"/>
          <w:sz w:val="24"/>
          <w:szCs w:val="24"/>
        </w:rPr>
        <w:t>Haskell</w:t>
      </w:r>
      <w:r>
        <w:rPr>
          <w:rFonts w:ascii="Times New Roman" w:hAnsi="Times New Roman" w:cs="Times New Roman"/>
          <w:sz w:val="24"/>
          <w:szCs w:val="24"/>
        </w:rPr>
        <w:t xml:space="preserve">. This will likely be a moderate-to-small sized network due to processing constraints but will be powerful enough to play the game strategically because deep learning can simplify a complicated set of inputs into basic abstract concepts, which are then easily manipulated and interpreted to make decisions. This is the best method because traditional machine learning models are too rigid to effectively play a dynamic game with multiple players. The networks take as input the 15 by 15 grid which represents the game’s state, and output a “decision,” which I will describe later along with the game. </w:t>
      </w:r>
    </w:p>
    <w:p w14:paraId="5A1D1EFD" w14:textId="77777777" w:rsidR="00E94B0B" w:rsidRDefault="00E94B0B" w:rsidP="00E94B0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urth, I need a process for genetic evolution of each neural network. These networks calculate end results using a series of weights and biases, which are a series of matrices and vectors which represent the transformation of the input in a certain direction in multidimensional space. These are the “genes” of each algorithm. Varying these quantities, one can dramatically alter what a neural network does. Thus, randomizing these values and testing whether the resulting network has high fitness can yield an iteratively better “gene” pool through selection. Successful genetic codes will be passed on to later generations, with minor mutations (random values added to </w:t>
      </w:r>
      <w:proofErr w:type="gramStart"/>
      <w:r>
        <w:rPr>
          <w:rFonts w:ascii="Times New Roman" w:hAnsi="Times New Roman" w:cs="Times New Roman"/>
          <w:sz w:val="24"/>
          <w:szCs w:val="24"/>
        </w:rPr>
        <w:t>particular weights</w:t>
      </w:r>
      <w:proofErr w:type="gramEnd"/>
      <w:r>
        <w:rPr>
          <w:rFonts w:ascii="Times New Roman" w:hAnsi="Times New Roman" w:cs="Times New Roman"/>
          <w:sz w:val="24"/>
          <w:szCs w:val="24"/>
        </w:rPr>
        <w:t xml:space="preserve"> or biases), or cross-over (combining traits from two successful codes). In addition, the hyper-parameters of the networks, such as the number and size of layers they have, are also modified by the genetic process to achieve an efficient structure. The top two to ten networks in terms of fitness scores will be selected for, along with any exceptional scorers, such as those who eliminated the most players or survived for the longest time. </w:t>
      </w:r>
    </w:p>
    <w:p w14:paraId="2A3AA315" w14:textId="77777777" w:rsidR="00E94B0B" w:rsidRDefault="00E94B0B" w:rsidP="00E94B0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Fifth, I program two special players which are not neural networks. One will be a traditional AI which makes decisions based on optimal game-theory calculations. This will serve as a benchmark for peak performance. The other will decide its next move based on pure randomness: a benchmark for low performance. These “controls” will help me contextualize the fitness scores of the deep-learning networks. </w:t>
      </w:r>
    </w:p>
    <w:p w14:paraId="5CFBC45A" w14:textId="16F2B591" w:rsidR="00E94B0B" w:rsidRDefault="00E94B0B" w:rsidP="004A2AB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xth, I will create the parameters of the game to be played. </w:t>
      </w:r>
      <w:r w:rsidR="004A2AB7">
        <w:rPr>
          <w:rFonts w:ascii="Times New Roman" w:hAnsi="Times New Roman" w:cs="Times New Roman"/>
          <w:sz w:val="24"/>
          <w:szCs w:val="24"/>
        </w:rPr>
        <w:t>Much like the prisoner’s dilemma, there are multiple players who have a choice to defect (attack another player) or collaborate (remain peaceful) but may also choose to commit to an “alliance” with other players wherein they must attack anyone their ally attacks or is attacked by. A player who chooses to defect (attack) another player who is not attacking back will gain many points at their expense. However, if two players attack each other, neither will gain points. A player who is peaceful will gain a moderate amount of points at nobody’s expense.</w:t>
      </w:r>
      <w:r w:rsidR="00200B64">
        <w:rPr>
          <w:rFonts w:ascii="Times New Roman" w:hAnsi="Times New Roman" w:cs="Times New Roman"/>
          <w:sz w:val="24"/>
          <w:szCs w:val="24"/>
        </w:rPr>
        <w:t xml:space="preserve"> The more people a player chooses to attack, the less effective the attacks become. Thus, if the target attacks back, the original attacker will lose points and the retaliator will gain.</w:t>
      </w:r>
    </w:p>
    <w:p w14:paraId="41A8AA4E" w14:textId="77777777" w:rsidR="00E94B0B" w:rsidRDefault="00E94B0B" w:rsidP="00E94B0B">
      <w:pPr>
        <w:spacing w:line="480" w:lineRule="auto"/>
        <w:jc w:val="center"/>
        <w:rPr>
          <w:rFonts w:ascii="Times New Roman" w:hAnsi="Times New Roman" w:cs="Times New Roman"/>
          <w:sz w:val="24"/>
          <w:szCs w:val="24"/>
        </w:rPr>
      </w:pPr>
      <w:r>
        <w:rPr>
          <w:rFonts w:ascii="Times New Roman" w:hAnsi="Times New Roman" w:cs="Times New Roman"/>
          <w:sz w:val="24"/>
          <w:szCs w:val="24"/>
        </w:rPr>
        <w:t>Statistical Procedures</w:t>
      </w:r>
    </w:p>
    <w:p w14:paraId="7E9A449B" w14:textId="77777777" w:rsidR="00E94B0B" w:rsidRDefault="00E94B0B" w:rsidP="00E94B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ach tick, I will gather data for each player which includes the decision that player made, the number of players they have eliminated, their position on the board (and the type of block they were on), the values and structure of their neural networks, and their fitness scores. </w:t>
      </w:r>
    </w:p>
    <w:tbl>
      <w:tblPr>
        <w:tblW w:w="5760" w:type="dxa"/>
        <w:tblLook w:val="04A0" w:firstRow="1" w:lastRow="0" w:firstColumn="1" w:lastColumn="0" w:noHBand="0" w:noVBand="1"/>
      </w:tblPr>
      <w:tblGrid>
        <w:gridCol w:w="960"/>
        <w:gridCol w:w="960"/>
        <w:gridCol w:w="960"/>
        <w:gridCol w:w="960"/>
        <w:gridCol w:w="960"/>
        <w:gridCol w:w="960"/>
      </w:tblGrid>
      <w:tr w:rsidR="00E94B0B" w:rsidRPr="00A4745F" w14:paraId="5772314A" w14:textId="77777777" w:rsidTr="004B65EB">
        <w:trPr>
          <w:trHeight w:val="300"/>
        </w:trPr>
        <w:tc>
          <w:tcPr>
            <w:tcW w:w="960" w:type="dxa"/>
            <w:tcBorders>
              <w:top w:val="nil"/>
              <w:left w:val="nil"/>
              <w:bottom w:val="nil"/>
              <w:right w:val="nil"/>
            </w:tcBorders>
            <w:shd w:val="clear" w:color="auto" w:fill="auto"/>
            <w:noWrap/>
            <w:vAlign w:val="bottom"/>
            <w:hideMark/>
          </w:tcPr>
          <w:p w14:paraId="7F46D914" w14:textId="77777777" w:rsidR="00E94B0B" w:rsidRPr="00A4745F" w:rsidRDefault="00E94B0B" w:rsidP="004B65EB">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C02CE53"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Tick 1</w:t>
            </w:r>
          </w:p>
        </w:tc>
        <w:tc>
          <w:tcPr>
            <w:tcW w:w="960" w:type="dxa"/>
            <w:tcBorders>
              <w:top w:val="nil"/>
              <w:left w:val="nil"/>
              <w:bottom w:val="nil"/>
              <w:right w:val="nil"/>
            </w:tcBorders>
            <w:shd w:val="clear" w:color="auto" w:fill="auto"/>
            <w:noWrap/>
            <w:vAlign w:val="bottom"/>
            <w:hideMark/>
          </w:tcPr>
          <w:p w14:paraId="72B21BF1"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Tick 2</w:t>
            </w:r>
          </w:p>
        </w:tc>
        <w:tc>
          <w:tcPr>
            <w:tcW w:w="960" w:type="dxa"/>
            <w:tcBorders>
              <w:top w:val="nil"/>
              <w:left w:val="nil"/>
              <w:bottom w:val="nil"/>
              <w:right w:val="nil"/>
            </w:tcBorders>
            <w:shd w:val="clear" w:color="auto" w:fill="auto"/>
            <w:noWrap/>
            <w:vAlign w:val="bottom"/>
            <w:hideMark/>
          </w:tcPr>
          <w:p w14:paraId="35E6EBEE"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Tick 3</w:t>
            </w:r>
          </w:p>
        </w:tc>
        <w:tc>
          <w:tcPr>
            <w:tcW w:w="960" w:type="dxa"/>
            <w:tcBorders>
              <w:top w:val="nil"/>
              <w:left w:val="nil"/>
              <w:bottom w:val="nil"/>
              <w:right w:val="nil"/>
            </w:tcBorders>
            <w:shd w:val="clear" w:color="auto" w:fill="auto"/>
            <w:noWrap/>
            <w:vAlign w:val="bottom"/>
            <w:hideMark/>
          </w:tcPr>
          <w:p w14:paraId="76F5DB34"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Tick 4</w:t>
            </w:r>
          </w:p>
        </w:tc>
        <w:tc>
          <w:tcPr>
            <w:tcW w:w="960" w:type="dxa"/>
            <w:tcBorders>
              <w:top w:val="nil"/>
              <w:left w:val="nil"/>
              <w:bottom w:val="nil"/>
              <w:right w:val="nil"/>
            </w:tcBorders>
            <w:shd w:val="clear" w:color="auto" w:fill="auto"/>
            <w:noWrap/>
            <w:vAlign w:val="bottom"/>
            <w:hideMark/>
          </w:tcPr>
          <w:p w14:paraId="50E7609C"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Tick 5</w:t>
            </w:r>
          </w:p>
        </w:tc>
      </w:tr>
      <w:tr w:rsidR="00E94B0B" w:rsidRPr="00A4745F" w14:paraId="1B981FC7" w14:textId="77777777" w:rsidTr="004B65EB">
        <w:trPr>
          <w:trHeight w:val="300"/>
        </w:trPr>
        <w:tc>
          <w:tcPr>
            <w:tcW w:w="960" w:type="dxa"/>
            <w:tcBorders>
              <w:top w:val="nil"/>
              <w:left w:val="nil"/>
              <w:bottom w:val="nil"/>
              <w:right w:val="nil"/>
            </w:tcBorders>
            <w:shd w:val="clear" w:color="auto" w:fill="auto"/>
            <w:noWrap/>
            <w:vAlign w:val="bottom"/>
            <w:hideMark/>
          </w:tcPr>
          <w:p w14:paraId="52D9BDF2"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Player a</w:t>
            </w:r>
          </w:p>
        </w:tc>
        <w:tc>
          <w:tcPr>
            <w:tcW w:w="960" w:type="dxa"/>
            <w:tcBorders>
              <w:top w:val="nil"/>
              <w:left w:val="nil"/>
              <w:bottom w:val="nil"/>
              <w:right w:val="nil"/>
            </w:tcBorders>
            <w:shd w:val="clear" w:color="auto" w:fill="auto"/>
            <w:noWrap/>
            <w:vAlign w:val="bottom"/>
            <w:hideMark/>
          </w:tcPr>
          <w:p w14:paraId="0658D37F"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18B655CD"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260668D3"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5EF027D7"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3E353DFE"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r>
      <w:tr w:rsidR="00E94B0B" w:rsidRPr="00A4745F" w14:paraId="4C28D9CA" w14:textId="77777777" w:rsidTr="004B65EB">
        <w:trPr>
          <w:trHeight w:val="300"/>
        </w:trPr>
        <w:tc>
          <w:tcPr>
            <w:tcW w:w="960" w:type="dxa"/>
            <w:tcBorders>
              <w:top w:val="nil"/>
              <w:left w:val="nil"/>
              <w:bottom w:val="nil"/>
              <w:right w:val="nil"/>
            </w:tcBorders>
            <w:shd w:val="clear" w:color="auto" w:fill="auto"/>
            <w:noWrap/>
            <w:vAlign w:val="bottom"/>
            <w:hideMark/>
          </w:tcPr>
          <w:p w14:paraId="3607DB5A"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Player b</w:t>
            </w:r>
          </w:p>
        </w:tc>
        <w:tc>
          <w:tcPr>
            <w:tcW w:w="960" w:type="dxa"/>
            <w:tcBorders>
              <w:top w:val="nil"/>
              <w:left w:val="nil"/>
              <w:bottom w:val="nil"/>
              <w:right w:val="nil"/>
            </w:tcBorders>
            <w:shd w:val="clear" w:color="auto" w:fill="auto"/>
            <w:noWrap/>
            <w:vAlign w:val="bottom"/>
            <w:hideMark/>
          </w:tcPr>
          <w:p w14:paraId="6676DF2A"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795C356E"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617AC1BB"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3D671E0B"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37F8502F"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r>
      <w:tr w:rsidR="00E94B0B" w:rsidRPr="00A4745F" w14:paraId="75FF3E45" w14:textId="77777777" w:rsidTr="004B65EB">
        <w:trPr>
          <w:trHeight w:val="300"/>
        </w:trPr>
        <w:tc>
          <w:tcPr>
            <w:tcW w:w="960" w:type="dxa"/>
            <w:tcBorders>
              <w:top w:val="nil"/>
              <w:left w:val="nil"/>
              <w:bottom w:val="nil"/>
              <w:right w:val="nil"/>
            </w:tcBorders>
            <w:shd w:val="clear" w:color="auto" w:fill="auto"/>
            <w:noWrap/>
            <w:vAlign w:val="bottom"/>
            <w:hideMark/>
          </w:tcPr>
          <w:p w14:paraId="5637F57F"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Player c</w:t>
            </w:r>
          </w:p>
        </w:tc>
        <w:tc>
          <w:tcPr>
            <w:tcW w:w="960" w:type="dxa"/>
            <w:tcBorders>
              <w:top w:val="nil"/>
              <w:left w:val="nil"/>
              <w:bottom w:val="nil"/>
              <w:right w:val="nil"/>
            </w:tcBorders>
            <w:shd w:val="clear" w:color="auto" w:fill="auto"/>
            <w:noWrap/>
            <w:vAlign w:val="bottom"/>
            <w:hideMark/>
          </w:tcPr>
          <w:p w14:paraId="3BD1DE2E"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7D456AC4"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6B1DDC28"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7393ED94"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0D0E3B22"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r>
      <w:tr w:rsidR="00E94B0B" w:rsidRPr="00A4745F" w14:paraId="25D87F43" w14:textId="77777777" w:rsidTr="004B65EB">
        <w:trPr>
          <w:trHeight w:val="300"/>
        </w:trPr>
        <w:tc>
          <w:tcPr>
            <w:tcW w:w="960" w:type="dxa"/>
            <w:tcBorders>
              <w:top w:val="nil"/>
              <w:left w:val="nil"/>
              <w:bottom w:val="nil"/>
              <w:right w:val="nil"/>
            </w:tcBorders>
            <w:shd w:val="clear" w:color="auto" w:fill="auto"/>
            <w:noWrap/>
            <w:vAlign w:val="bottom"/>
            <w:hideMark/>
          </w:tcPr>
          <w:p w14:paraId="5C04E2BD"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Player d</w:t>
            </w:r>
          </w:p>
        </w:tc>
        <w:tc>
          <w:tcPr>
            <w:tcW w:w="960" w:type="dxa"/>
            <w:tcBorders>
              <w:top w:val="nil"/>
              <w:left w:val="nil"/>
              <w:bottom w:val="nil"/>
              <w:right w:val="nil"/>
            </w:tcBorders>
            <w:shd w:val="clear" w:color="auto" w:fill="auto"/>
            <w:noWrap/>
            <w:vAlign w:val="bottom"/>
            <w:hideMark/>
          </w:tcPr>
          <w:p w14:paraId="427B484C"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0E916B12"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7BC554BF"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5C5120F7"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2F6A8E0E"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r>
      <w:tr w:rsidR="00E94B0B" w:rsidRPr="00A4745F" w14:paraId="5F8E68C4" w14:textId="77777777" w:rsidTr="004B65EB">
        <w:trPr>
          <w:trHeight w:val="300"/>
        </w:trPr>
        <w:tc>
          <w:tcPr>
            <w:tcW w:w="960" w:type="dxa"/>
            <w:tcBorders>
              <w:top w:val="nil"/>
              <w:left w:val="nil"/>
              <w:bottom w:val="nil"/>
              <w:right w:val="nil"/>
            </w:tcBorders>
            <w:shd w:val="clear" w:color="auto" w:fill="auto"/>
            <w:noWrap/>
            <w:vAlign w:val="bottom"/>
            <w:hideMark/>
          </w:tcPr>
          <w:p w14:paraId="7D96EE73"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Player e</w:t>
            </w:r>
          </w:p>
        </w:tc>
        <w:tc>
          <w:tcPr>
            <w:tcW w:w="960" w:type="dxa"/>
            <w:tcBorders>
              <w:top w:val="nil"/>
              <w:left w:val="nil"/>
              <w:bottom w:val="nil"/>
              <w:right w:val="nil"/>
            </w:tcBorders>
            <w:shd w:val="clear" w:color="auto" w:fill="auto"/>
            <w:noWrap/>
            <w:vAlign w:val="bottom"/>
            <w:hideMark/>
          </w:tcPr>
          <w:p w14:paraId="2246AC10"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0C43A613"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1A46EC97"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2DEF0D7C"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c>
          <w:tcPr>
            <w:tcW w:w="960" w:type="dxa"/>
            <w:tcBorders>
              <w:top w:val="nil"/>
              <w:left w:val="nil"/>
              <w:bottom w:val="nil"/>
              <w:right w:val="nil"/>
            </w:tcBorders>
            <w:shd w:val="clear" w:color="auto" w:fill="auto"/>
            <w:noWrap/>
            <w:vAlign w:val="bottom"/>
            <w:hideMark/>
          </w:tcPr>
          <w:p w14:paraId="46E52377" w14:textId="77777777" w:rsidR="00E94B0B" w:rsidRPr="00A4745F" w:rsidRDefault="00E94B0B" w:rsidP="004B65EB">
            <w:pPr>
              <w:spacing w:after="0" w:line="240" w:lineRule="auto"/>
              <w:rPr>
                <w:rFonts w:ascii="Calibri" w:eastAsia="Times New Roman" w:hAnsi="Calibri" w:cs="Calibri"/>
                <w:color w:val="000000"/>
              </w:rPr>
            </w:pPr>
            <w:r w:rsidRPr="00A4745F">
              <w:rPr>
                <w:rFonts w:ascii="Calibri" w:eastAsia="Times New Roman" w:hAnsi="Calibri" w:cs="Calibri"/>
                <w:color w:val="000000"/>
              </w:rPr>
              <w:t>data</w:t>
            </w:r>
          </w:p>
        </w:tc>
      </w:tr>
    </w:tbl>
    <w:p w14:paraId="75560D8D" w14:textId="77777777" w:rsidR="00E94B0B" w:rsidRDefault="00E94B0B" w:rsidP="00E94B0B">
      <w:pPr>
        <w:spacing w:line="480" w:lineRule="auto"/>
        <w:rPr>
          <w:rFonts w:ascii="Times New Roman" w:hAnsi="Times New Roman" w:cs="Times New Roman"/>
          <w:sz w:val="24"/>
          <w:szCs w:val="24"/>
        </w:rPr>
      </w:pPr>
    </w:p>
    <w:p w14:paraId="0152DF13" w14:textId="77777777" w:rsidR="00E94B0B" w:rsidRDefault="00E94B0B" w:rsidP="00E94B0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Using the R statistical language, I will perform linear regression to determine the correlation between the strategies chosen and the fitness earned. For example, if players who chose to fire bullets tended to do better, I might conclude that an aggressive (or deterrent) strategy is most effective. I will categorize strategies into clusters using an unsupervised neural network. Each cluster will contain neural networks that use similar strategies. Measuring the number of networks in each one, the average fitness of each cluster, and trends in these two variables, can reveal what strategies are selected for over time, or if new behaviors emerge altogether. </w:t>
      </w:r>
    </w:p>
    <w:p w14:paraId="63449153" w14:textId="047D3908" w:rsidR="00E94B0B" w:rsidRDefault="00E94B0B" w:rsidP="00E94B0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 accumulate 15 by 15 arrays which represents the whole grid at each tick. From this, I can compare regular players to the two special players by feeding the “image” of the game at a specific tick to one of the special player algorithms and observing </w:t>
      </w:r>
      <w:r w:rsidR="000E51D7">
        <w:rPr>
          <w:rFonts w:ascii="Times New Roman" w:hAnsi="Times New Roman" w:cs="Times New Roman"/>
          <w:sz w:val="24"/>
          <w:szCs w:val="24"/>
        </w:rPr>
        <w:t>whether</w:t>
      </w:r>
      <w:r>
        <w:rPr>
          <w:rFonts w:ascii="Times New Roman" w:hAnsi="Times New Roman" w:cs="Times New Roman"/>
          <w:sz w:val="24"/>
          <w:szCs w:val="24"/>
        </w:rPr>
        <w:t xml:space="preserve"> they make the same choices as the regular player. For example, in one context, the perfect game-theory player might move upwards while player B would shoot a bullet downwards. </w:t>
      </w:r>
    </w:p>
    <w:p w14:paraId="140481AB" w14:textId="0BEF4AFA" w:rsidR="00331C23" w:rsidRDefault="00E94B0B" w:rsidP="00331C23">
      <w:pPr>
        <w:pStyle w:val="Heading1"/>
      </w:pPr>
      <w:r>
        <w:t>Results</w:t>
      </w:r>
    </w:p>
    <w:p w14:paraId="1E64F1E3" w14:textId="41605E17" w:rsidR="005E088C" w:rsidRDefault="00707C20" w:rsidP="000E51D7">
      <w:pPr>
        <w:spacing w:line="480" w:lineRule="auto"/>
        <w:rPr>
          <w:rFonts w:ascii="Times New Roman" w:hAnsi="Times New Roman" w:cs="Times New Roman"/>
          <w:sz w:val="24"/>
          <w:szCs w:val="24"/>
        </w:rPr>
      </w:pPr>
      <w:r>
        <w:rPr>
          <w:rFonts w:ascii="Times New Roman" w:hAnsi="Times New Roman" w:cs="Times New Roman"/>
          <w:sz w:val="24"/>
          <w:szCs w:val="24"/>
        </w:rPr>
        <w:t xml:space="preserve">**placeholder: </w:t>
      </w:r>
      <w:r w:rsidR="005E088C">
        <w:rPr>
          <w:rFonts w:ascii="Times New Roman" w:hAnsi="Times New Roman" w:cs="Times New Roman"/>
          <w:sz w:val="24"/>
          <w:szCs w:val="24"/>
        </w:rPr>
        <w:t xml:space="preserve">I will </w:t>
      </w:r>
      <w:r w:rsidR="0055598C">
        <w:rPr>
          <w:rFonts w:ascii="Times New Roman" w:hAnsi="Times New Roman" w:cs="Times New Roman"/>
          <w:sz w:val="24"/>
          <w:szCs w:val="24"/>
        </w:rPr>
        <w:t xml:space="preserve">create a “clustering” neural network </w:t>
      </w:r>
      <w:r w:rsidR="004B65EB">
        <w:rPr>
          <w:rFonts w:ascii="Times New Roman" w:hAnsi="Times New Roman" w:cs="Times New Roman"/>
          <w:sz w:val="24"/>
          <w:szCs w:val="24"/>
        </w:rPr>
        <w:t>which categorizes the different types of game strategies adopted among the population of players</w:t>
      </w:r>
      <w:r w:rsidR="000E51D7">
        <w:rPr>
          <w:rFonts w:ascii="Times New Roman" w:hAnsi="Times New Roman" w:cs="Times New Roman"/>
          <w:sz w:val="24"/>
          <w:szCs w:val="24"/>
        </w:rPr>
        <w:t xml:space="preserve"> based off </w:t>
      </w:r>
      <w:r w:rsidR="003C0D4B">
        <w:rPr>
          <w:rFonts w:ascii="Times New Roman" w:hAnsi="Times New Roman" w:cs="Times New Roman"/>
          <w:sz w:val="24"/>
          <w:szCs w:val="24"/>
        </w:rPr>
        <w:t>context-decision data</w:t>
      </w:r>
      <w:r w:rsidR="004B65EB">
        <w:rPr>
          <w:rFonts w:ascii="Times New Roman" w:hAnsi="Times New Roman" w:cs="Times New Roman"/>
          <w:sz w:val="24"/>
          <w:szCs w:val="24"/>
        </w:rPr>
        <w:t xml:space="preserve">. </w:t>
      </w:r>
      <w:r w:rsidR="003C0D4B">
        <w:rPr>
          <w:rFonts w:ascii="Times New Roman" w:hAnsi="Times New Roman" w:cs="Times New Roman"/>
          <w:sz w:val="24"/>
          <w:szCs w:val="24"/>
        </w:rPr>
        <w:t xml:space="preserve">The entire record of a player’s moves would be their “decisions,” whereas the decisions that other players made in the previous turn provides the “context” for that move. </w:t>
      </w:r>
      <w:r w:rsidR="004A2AB7">
        <w:rPr>
          <w:rFonts w:ascii="Times New Roman" w:hAnsi="Times New Roman" w:cs="Times New Roman"/>
          <w:sz w:val="24"/>
          <w:szCs w:val="24"/>
        </w:rPr>
        <w:t xml:space="preserve">Some players will tend to launch attacks in a peaceful context (nobody else is attacking), whereas others will form alliances during wartime. </w:t>
      </w:r>
      <w:r w:rsidR="0055598C">
        <w:rPr>
          <w:rFonts w:ascii="Times New Roman" w:hAnsi="Times New Roman" w:cs="Times New Roman"/>
          <w:sz w:val="24"/>
          <w:szCs w:val="24"/>
        </w:rPr>
        <w:t>The individual categories can be put in a table</w:t>
      </w:r>
      <w:r w:rsidR="00EF41B8">
        <w:rPr>
          <w:rFonts w:ascii="Times New Roman" w:hAnsi="Times New Roman" w:cs="Times New Roman"/>
          <w:sz w:val="24"/>
          <w:szCs w:val="24"/>
        </w:rPr>
        <w:t xml:space="preserve"> with key attributes (listed):</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EF41B8" w14:paraId="48A31AF9" w14:textId="77777777" w:rsidTr="00EF41B8">
        <w:tc>
          <w:tcPr>
            <w:tcW w:w="1558" w:type="dxa"/>
          </w:tcPr>
          <w:p w14:paraId="4DB649FA" w14:textId="77777777" w:rsidR="00EF41B8" w:rsidRDefault="00EF41B8" w:rsidP="00331C23">
            <w:pPr>
              <w:rPr>
                <w:rFonts w:ascii="Times New Roman" w:hAnsi="Times New Roman" w:cs="Times New Roman"/>
                <w:sz w:val="24"/>
                <w:szCs w:val="24"/>
              </w:rPr>
            </w:pPr>
          </w:p>
        </w:tc>
        <w:tc>
          <w:tcPr>
            <w:tcW w:w="1558" w:type="dxa"/>
          </w:tcPr>
          <w:p w14:paraId="6540E611" w14:textId="31DA706D" w:rsidR="00EF41B8" w:rsidRDefault="00EF41B8" w:rsidP="00331C23">
            <w:pPr>
              <w:rPr>
                <w:rFonts w:ascii="Times New Roman" w:hAnsi="Times New Roman" w:cs="Times New Roman"/>
                <w:sz w:val="24"/>
                <w:szCs w:val="24"/>
              </w:rPr>
            </w:pPr>
            <w:r>
              <w:rPr>
                <w:rFonts w:ascii="Times New Roman" w:hAnsi="Times New Roman" w:cs="Times New Roman"/>
                <w:sz w:val="24"/>
                <w:szCs w:val="24"/>
              </w:rPr>
              <w:t>Aggressive</w:t>
            </w:r>
          </w:p>
        </w:tc>
        <w:tc>
          <w:tcPr>
            <w:tcW w:w="1558" w:type="dxa"/>
          </w:tcPr>
          <w:p w14:paraId="05C709BF" w14:textId="40970AD6" w:rsidR="00EF41B8" w:rsidRDefault="00EF41B8" w:rsidP="00331C23">
            <w:pPr>
              <w:rPr>
                <w:rFonts w:ascii="Times New Roman" w:hAnsi="Times New Roman" w:cs="Times New Roman"/>
                <w:sz w:val="24"/>
                <w:szCs w:val="24"/>
              </w:rPr>
            </w:pPr>
            <w:r>
              <w:rPr>
                <w:rFonts w:ascii="Times New Roman" w:hAnsi="Times New Roman" w:cs="Times New Roman"/>
                <w:sz w:val="24"/>
                <w:szCs w:val="24"/>
              </w:rPr>
              <w:t>Passive</w:t>
            </w:r>
          </w:p>
        </w:tc>
        <w:tc>
          <w:tcPr>
            <w:tcW w:w="1558" w:type="dxa"/>
          </w:tcPr>
          <w:p w14:paraId="3FCDA99F" w14:textId="36188582" w:rsidR="00EF41B8" w:rsidRDefault="00EF41B8" w:rsidP="00331C23">
            <w:pPr>
              <w:rPr>
                <w:rFonts w:ascii="Times New Roman" w:hAnsi="Times New Roman" w:cs="Times New Roman"/>
                <w:sz w:val="24"/>
                <w:szCs w:val="24"/>
              </w:rPr>
            </w:pPr>
            <w:r>
              <w:rPr>
                <w:rFonts w:ascii="Times New Roman" w:hAnsi="Times New Roman" w:cs="Times New Roman"/>
                <w:sz w:val="24"/>
                <w:szCs w:val="24"/>
              </w:rPr>
              <w:t>Tit-for-tat-with-forgiveness</w:t>
            </w:r>
          </w:p>
        </w:tc>
        <w:tc>
          <w:tcPr>
            <w:tcW w:w="1559" w:type="dxa"/>
          </w:tcPr>
          <w:p w14:paraId="4FF10C4E" w14:textId="4C886DE7" w:rsidR="00EF41B8" w:rsidRDefault="00EF41B8" w:rsidP="00331C23">
            <w:pPr>
              <w:rPr>
                <w:rFonts w:ascii="Times New Roman" w:hAnsi="Times New Roman" w:cs="Times New Roman"/>
                <w:sz w:val="24"/>
                <w:szCs w:val="24"/>
              </w:rPr>
            </w:pPr>
            <w:r>
              <w:rPr>
                <w:rFonts w:ascii="Times New Roman" w:hAnsi="Times New Roman" w:cs="Times New Roman"/>
                <w:sz w:val="24"/>
                <w:szCs w:val="24"/>
              </w:rPr>
              <w:t>Tit-for-tat</w:t>
            </w:r>
          </w:p>
        </w:tc>
        <w:tc>
          <w:tcPr>
            <w:tcW w:w="1559" w:type="dxa"/>
          </w:tcPr>
          <w:p w14:paraId="6D71FA7A" w14:textId="13ABA0EC" w:rsidR="00EF41B8" w:rsidRDefault="00EF41B8" w:rsidP="00331C23">
            <w:pPr>
              <w:rPr>
                <w:rFonts w:ascii="Times New Roman" w:hAnsi="Times New Roman" w:cs="Times New Roman"/>
                <w:sz w:val="24"/>
                <w:szCs w:val="24"/>
              </w:rPr>
            </w:pPr>
            <w:r>
              <w:rPr>
                <w:rFonts w:ascii="Times New Roman" w:hAnsi="Times New Roman" w:cs="Times New Roman"/>
                <w:sz w:val="24"/>
                <w:szCs w:val="24"/>
              </w:rPr>
              <w:t>Alliance-builder</w:t>
            </w:r>
          </w:p>
        </w:tc>
      </w:tr>
      <w:tr w:rsidR="00EF41B8" w14:paraId="1AF38218" w14:textId="77777777" w:rsidTr="00EF41B8">
        <w:tc>
          <w:tcPr>
            <w:tcW w:w="1558" w:type="dxa"/>
          </w:tcPr>
          <w:p w14:paraId="344E97A7" w14:textId="6C9CE748" w:rsidR="00EF41B8" w:rsidRDefault="00EF41B8" w:rsidP="00331C23">
            <w:pPr>
              <w:rPr>
                <w:rFonts w:ascii="Times New Roman" w:hAnsi="Times New Roman" w:cs="Times New Roman"/>
                <w:sz w:val="24"/>
                <w:szCs w:val="24"/>
              </w:rPr>
            </w:pPr>
            <w:r>
              <w:rPr>
                <w:rFonts w:ascii="Times New Roman" w:hAnsi="Times New Roman" w:cs="Times New Roman"/>
                <w:sz w:val="24"/>
                <w:szCs w:val="24"/>
              </w:rPr>
              <w:lastRenderedPageBreak/>
              <w:t>Distribution (% of population)</w:t>
            </w:r>
          </w:p>
        </w:tc>
        <w:tc>
          <w:tcPr>
            <w:tcW w:w="1558" w:type="dxa"/>
          </w:tcPr>
          <w:p w14:paraId="461CA94D" w14:textId="6A4E2BCA" w:rsidR="00EF41B8" w:rsidRDefault="00EF41B8" w:rsidP="00331C23">
            <w:pPr>
              <w:rPr>
                <w:rFonts w:ascii="Times New Roman" w:hAnsi="Times New Roman" w:cs="Times New Roman"/>
                <w:sz w:val="24"/>
                <w:szCs w:val="24"/>
              </w:rPr>
            </w:pPr>
            <w:r>
              <w:rPr>
                <w:rFonts w:ascii="Times New Roman" w:hAnsi="Times New Roman" w:cs="Times New Roman"/>
                <w:sz w:val="24"/>
                <w:szCs w:val="24"/>
              </w:rPr>
              <w:t>21</w:t>
            </w:r>
          </w:p>
        </w:tc>
        <w:tc>
          <w:tcPr>
            <w:tcW w:w="1558" w:type="dxa"/>
          </w:tcPr>
          <w:p w14:paraId="5497BB53" w14:textId="53F2CF9B" w:rsidR="00EF41B8" w:rsidRDefault="00EF41B8" w:rsidP="00331C23">
            <w:pPr>
              <w:rPr>
                <w:rFonts w:ascii="Times New Roman" w:hAnsi="Times New Roman" w:cs="Times New Roman"/>
                <w:sz w:val="24"/>
                <w:szCs w:val="24"/>
              </w:rPr>
            </w:pPr>
            <w:r>
              <w:rPr>
                <w:rFonts w:ascii="Times New Roman" w:hAnsi="Times New Roman" w:cs="Times New Roman"/>
                <w:sz w:val="24"/>
                <w:szCs w:val="24"/>
              </w:rPr>
              <w:t>7</w:t>
            </w:r>
          </w:p>
        </w:tc>
        <w:tc>
          <w:tcPr>
            <w:tcW w:w="1558" w:type="dxa"/>
          </w:tcPr>
          <w:p w14:paraId="5BFA3C83" w14:textId="25134461" w:rsidR="00EF41B8" w:rsidRDefault="00EF41B8" w:rsidP="00331C23">
            <w:pPr>
              <w:rPr>
                <w:rFonts w:ascii="Times New Roman" w:hAnsi="Times New Roman" w:cs="Times New Roman"/>
                <w:sz w:val="24"/>
                <w:szCs w:val="24"/>
              </w:rPr>
            </w:pPr>
            <w:r>
              <w:rPr>
                <w:rFonts w:ascii="Times New Roman" w:hAnsi="Times New Roman" w:cs="Times New Roman"/>
                <w:sz w:val="24"/>
                <w:szCs w:val="24"/>
              </w:rPr>
              <w:t>2</w:t>
            </w:r>
          </w:p>
        </w:tc>
        <w:tc>
          <w:tcPr>
            <w:tcW w:w="1559" w:type="dxa"/>
          </w:tcPr>
          <w:p w14:paraId="29F053DE" w14:textId="6942153D" w:rsidR="00EF41B8" w:rsidRDefault="00EF41B8" w:rsidP="00331C23">
            <w:pPr>
              <w:rPr>
                <w:rFonts w:ascii="Times New Roman" w:hAnsi="Times New Roman" w:cs="Times New Roman"/>
                <w:sz w:val="24"/>
                <w:szCs w:val="24"/>
              </w:rPr>
            </w:pPr>
            <w:r>
              <w:rPr>
                <w:rFonts w:ascii="Times New Roman" w:hAnsi="Times New Roman" w:cs="Times New Roman"/>
                <w:sz w:val="24"/>
                <w:szCs w:val="24"/>
              </w:rPr>
              <w:t>44</w:t>
            </w:r>
          </w:p>
        </w:tc>
        <w:tc>
          <w:tcPr>
            <w:tcW w:w="1559" w:type="dxa"/>
          </w:tcPr>
          <w:p w14:paraId="03CE432B" w14:textId="1C38AE33" w:rsidR="00EF41B8" w:rsidRDefault="00EF41B8" w:rsidP="00331C23">
            <w:pPr>
              <w:rPr>
                <w:rFonts w:ascii="Times New Roman" w:hAnsi="Times New Roman" w:cs="Times New Roman"/>
                <w:sz w:val="24"/>
                <w:szCs w:val="24"/>
              </w:rPr>
            </w:pPr>
            <w:r>
              <w:rPr>
                <w:rFonts w:ascii="Times New Roman" w:hAnsi="Times New Roman" w:cs="Times New Roman"/>
                <w:sz w:val="24"/>
                <w:szCs w:val="24"/>
              </w:rPr>
              <w:t>26</w:t>
            </w:r>
          </w:p>
        </w:tc>
      </w:tr>
      <w:tr w:rsidR="00EF41B8" w14:paraId="68D42834" w14:textId="77777777" w:rsidTr="00EF41B8">
        <w:tc>
          <w:tcPr>
            <w:tcW w:w="1558" w:type="dxa"/>
          </w:tcPr>
          <w:p w14:paraId="1D1E945E" w14:textId="7F82336B" w:rsidR="00EF41B8" w:rsidRDefault="00EF41B8" w:rsidP="00331C23">
            <w:pPr>
              <w:rPr>
                <w:rFonts w:ascii="Times New Roman" w:hAnsi="Times New Roman" w:cs="Times New Roman"/>
                <w:sz w:val="24"/>
                <w:szCs w:val="24"/>
              </w:rPr>
            </w:pPr>
            <w:r>
              <w:rPr>
                <w:rFonts w:ascii="Times New Roman" w:hAnsi="Times New Roman" w:cs="Times New Roman"/>
                <w:sz w:val="24"/>
                <w:szCs w:val="24"/>
              </w:rPr>
              <w:t>Prob (attack | attacked)</w:t>
            </w:r>
          </w:p>
        </w:tc>
        <w:tc>
          <w:tcPr>
            <w:tcW w:w="1558" w:type="dxa"/>
          </w:tcPr>
          <w:p w14:paraId="392EAA3F" w14:textId="71E44AC7" w:rsidR="00EF41B8" w:rsidRDefault="00EF41B8" w:rsidP="00331C23">
            <w:pPr>
              <w:rPr>
                <w:rFonts w:ascii="Times New Roman" w:hAnsi="Times New Roman" w:cs="Times New Roman"/>
                <w:sz w:val="24"/>
                <w:szCs w:val="24"/>
              </w:rPr>
            </w:pPr>
            <w:r>
              <w:rPr>
                <w:rFonts w:ascii="Times New Roman" w:hAnsi="Times New Roman" w:cs="Times New Roman"/>
                <w:sz w:val="24"/>
                <w:szCs w:val="24"/>
              </w:rPr>
              <w:t>98</w:t>
            </w:r>
          </w:p>
        </w:tc>
        <w:tc>
          <w:tcPr>
            <w:tcW w:w="1558" w:type="dxa"/>
          </w:tcPr>
          <w:p w14:paraId="4E461365" w14:textId="0A5079BB" w:rsidR="00EF41B8" w:rsidRDefault="00EF41B8" w:rsidP="00331C23">
            <w:pPr>
              <w:rPr>
                <w:rFonts w:ascii="Times New Roman" w:hAnsi="Times New Roman" w:cs="Times New Roman"/>
                <w:sz w:val="24"/>
                <w:szCs w:val="24"/>
              </w:rPr>
            </w:pPr>
            <w:r>
              <w:rPr>
                <w:rFonts w:ascii="Times New Roman" w:hAnsi="Times New Roman" w:cs="Times New Roman"/>
                <w:sz w:val="24"/>
                <w:szCs w:val="24"/>
              </w:rPr>
              <w:t>3</w:t>
            </w:r>
          </w:p>
        </w:tc>
        <w:tc>
          <w:tcPr>
            <w:tcW w:w="1558" w:type="dxa"/>
          </w:tcPr>
          <w:p w14:paraId="7162E1BB" w14:textId="7E035BDB" w:rsidR="00EF41B8" w:rsidRDefault="00EF41B8" w:rsidP="00331C23">
            <w:pPr>
              <w:rPr>
                <w:rFonts w:ascii="Times New Roman" w:hAnsi="Times New Roman" w:cs="Times New Roman"/>
                <w:sz w:val="24"/>
                <w:szCs w:val="24"/>
              </w:rPr>
            </w:pPr>
            <w:r>
              <w:rPr>
                <w:rFonts w:ascii="Times New Roman" w:hAnsi="Times New Roman" w:cs="Times New Roman"/>
                <w:sz w:val="24"/>
                <w:szCs w:val="24"/>
              </w:rPr>
              <w:t>88</w:t>
            </w:r>
          </w:p>
        </w:tc>
        <w:tc>
          <w:tcPr>
            <w:tcW w:w="1559" w:type="dxa"/>
          </w:tcPr>
          <w:p w14:paraId="797AAD2E" w14:textId="02301883" w:rsidR="00EF41B8" w:rsidRDefault="00EF41B8" w:rsidP="00331C23">
            <w:pPr>
              <w:rPr>
                <w:rFonts w:ascii="Times New Roman" w:hAnsi="Times New Roman" w:cs="Times New Roman"/>
                <w:sz w:val="24"/>
                <w:szCs w:val="24"/>
              </w:rPr>
            </w:pPr>
            <w:r>
              <w:rPr>
                <w:rFonts w:ascii="Times New Roman" w:hAnsi="Times New Roman" w:cs="Times New Roman"/>
                <w:sz w:val="24"/>
                <w:szCs w:val="24"/>
              </w:rPr>
              <w:t>96</w:t>
            </w:r>
          </w:p>
        </w:tc>
        <w:tc>
          <w:tcPr>
            <w:tcW w:w="1559" w:type="dxa"/>
          </w:tcPr>
          <w:p w14:paraId="7252AD6D" w14:textId="6182D265" w:rsidR="00EF41B8" w:rsidRDefault="00EF41B8" w:rsidP="00331C23">
            <w:pPr>
              <w:rPr>
                <w:rFonts w:ascii="Times New Roman" w:hAnsi="Times New Roman" w:cs="Times New Roman"/>
                <w:sz w:val="24"/>
                <w:szCs w:val="24"/>
              </w:rPr>
            </w:pPr>
            <w:r>
              <w:rPr>
                <w:rFonts w:ascii="Times New Roman" w:hAnsi="Times New Roman" w:cs="Times New Roman"/>
                <w:sz w:val="24"/>
                <w:szCs w:val="24"/>
              </w:rPr>
              <w:t>57</w:t>
            </w:r>
          </w:p>
        </w:tc>
      </w:tr>
      <w:tr w:rsidR="00EF41B8" w14:paraId="359B1C61" w14:textId="77777777" w:rsidTr="00EF41B8">
        <w:tc>
          <w:tcPr>
            <w:tcW w:w="1558" w:type="dxa"/>
          </w:tcPr>
          <w:p w14:paraId="0AD29269" w14:textId="025819CE" w:rsidR="00EF41B8" w:rsidRDefault="00EF41B8" w:rsidP="00331C23">
            <w:pPr>
              <w:rPr>
                <w:rFonts w:ascii="Times New Roman" w:hAnsi="Times New Roman" w:cs="Times New Roman"/>
                <w:sz w:val="24"/>
                <w:szCs w:val="24"/>
              </w:rPr>
            </w:pPr>
            <w:r>
              <w:rPr>
                <w:rFonts w:ascii="Times New Roman" w:hAnsi="Times New Roman" w:cs="Times New Roman"/>
                <w:sz w:val="24"/>
                <w:szCs w:val="24"/>
              </w:rPr>
              <w:t>Prob (attack | peace)</w:t>
            </w:r>
          </w:p>
        </w:tc>
        <w:tc>
          <w:tcPr>
            <w:tcW w:w="1558" w:type="dxa"/>
          </w:tcPr>
          <w:p w14:paraId="4B4788C1" w14:textId="29679E81" w:rsidR="00EF41B8" w:rsidRDefault="00EF41B8" w:rsidP="00331C23">
            <w:pPr>
              <w:rPr>
                <w:rFonts w:ascii="Times New Roman" w:hAnsi="Times New Roman" w:cs="Times New Roman"/>
                <w:sz w:val="24"/>
                <w:szCs w:val="24"/>
              </w:rPr>
            </w:pPr>
            <w:r>
              <w:rPr>
                <w:rFonts w:ascii="Times New Roman" w:hAnsi="Times New Roman" w:cs="Times New Roman"/>
                <w:sz w:val="24"/>
                <w:szCs w:val="24"/>
              </w:rPr>
              <w:t>100</w:t>
            </w:r>
          </w:p>
        </w:tc>
        <w:tc>
          <w:tcPr>
            <w:tcW w:w="1558" w:type="dxa"/>
          </w:tcPr>
          <w:p w14:paraId="12564050" w14:textId="418151A7" w:rsidR="00EF41B8" w:rsidRDefault="00EF41B8" w:rsidP="00331C23">
            <w:pPr>
              <w:rPr>
                <w:rFonts w:ascii="Times New Roman" w:hAnsi="Times New Roman" w:cs="Times New Roman"/>
                <w:sz w:val="24"/>
                <w:szCs w:val="24"/>
              </w:rPr>
            </w:pPr>
            <w:r>
              <w:rPr>
                <w:rFonts w:ascii="Times New Roman" w:hAnsi="Times New Roman" w:cs="Times New Roman"/>
                <w:sz w:val="24"/>
                <w:szCs w:val="24"/>
              </w:rPr>
              <w:t>1</w:t>
            </w:r>
          </w:p>
        </w:tc>
        <w:tc>
          <w:tcPr>
            <w:tcW w:w="1558" w:type="dxa"/>
          </w:tcPr>
          <w:p w14:paraId="11EDFBA1" w14:textId="293360EA" w:rsidR="00EF41B8" w:rsidRDefault="00EF41B8" w:rsidP="00331C23">
            <w:pPr>
              <w:rPr>
                <w:rFonts w:ascii="Times New Roman" w:hAnsi="Times New Roman" w:cs="Times New Roman"/>
                <w:sz w:val="24"/>
                <w:szCs w:val="24"/>
              </w:rPr>
            </w:pPr>
            <w:r>
              <w:rPr>
                <w:rFonts w:ascii="Times New Roman" w:hAnsi="Times New Roman" w:cs="Times New Roman"/>
                <w:sz w:val="24"/>
                <w:szCs w:val="24"/>
              </w:rPr>
              <w:t>4</w:t>
            </w:r>
          </w:p>
        </w:tc>
        <w:tc>
          <w:tcPr>
            <w:tcW w:w="1559" w:type="dxa"/>
          </w:tcPr>
          <w:p w14:paraId="71DB1CA9" w14:textId="02DFD54D" w:rsidR="00EF41B8" w:rsidRDefault="00EF41B8" w:rsidP="00331C23">
            <w:pPr>
              <w:rPr>
                <w:rFonts w:ascii="Times New Roman" w:hAnsi="Times New Roman" w:cs="Times New Roman"/>
                <w:sz w:val="24"/>
                <w:szCs w:val="24"/>
              </w:rPr>
            </w:pPr>
            <w:r>
              <w:rPr>
                <w:rFonts w:ascii="Times New Roman" w:hAnsi="Times New Roman" w:cs="Times New Roman"/>
                <w:sz w:val="24"/>
                <w:szCs w:val="24"/>
              </w:rPr>
              <w:t>9</w:t>
            </w:r>
          </w:p>
        </w:tc>
        <w:tc>
          <w:tcPr>
            <w:tcW w:w="1559" w:type="dxa"/>
          </w:tcPr>
          <w:p w14:paraId="7DE7830A" w14:textId="7DC4825B" w:rsidR="00EF41B8" w:rsidRDefault="00EF41B8" w:rsidP="00331C23">
            <w:pPr>
              <w:rPr>
                <w:rFonts w:ascii="Times New Roman" w:hAnsi="Times New Roman" w:cs="Times New Roman"/>
                <w:sz w:val="24"/>
                <w:szCs w:val="24"/>
              </w:rPr>
            </w:pPr>
            <w:r>
              <w:rPr>
                <w:rFonts w:ascii="Times New Roman" w:hAnsi="Times New Roman" w:cs="Times New Roman"/>
                <w:sz w:val="24"/>
                <w:szCs w:val="24"/>
              </w:rPr>
              <w:t>12</w:t>
            </w:r>
          </w:p>
        </w:tc>
      </w:tr>
      <w:tr w:rsidR="00EF41B8" w14:paraId="3446A3CE" w14:textId="77777777" w:rsidTr="00EF41B8">
        <w:tc>
          <w:tcPr>
            <w:tcW w:w="1558" w:type="dxa"/>
          </w:tcPr>
          <w:p w14:paraId="3D4E0C7B" w14:textId="1CBDFE0C" w:rsidR="00EF41B8" w:rsidRDefault="00EF41B8" w:rsidP="00331C23">
            <w:pPr>
              <w:rPr>
                <w:rFonts w:ascii="Times New Roman" w:hAnsi="Times New Roman" w:cs="Times New Roman"/>
                <w:sz w:val="24"/>
                <w:szCs w:val="24"/>
              </w:rPr>
            </w:pPr>
            <w:r>
              <w:rPr>
                <w:rFonts w:ascii="Times New Roman" w:hAnsi="Times New Roman" w:cs="Times New Roman"/>
                <w:sz w:val="24"/>
                <w:szCs w:val="24"/>
              </w:rPr>
              <w:t>Prob (cooperate | peace)</w:t>
            </w:r>
          </w:p>
        </w:tc>
        <w:tc>
          <w:tcPr>
            <w:tcW w:w="1558" w:type="dxa"/>
          </w:tcPr>
          <w:p w14:paraId="76419010" w14:textId="19263A2E" w:rsidR="00EF41B8" w:rsidRDefault="00EF41B8" w:rsidP="00331C23">
            <w:pPr>
              <w:rPr>
                <w:rFonts w:ascii="Times New Roman" w:hAnsi="Times New Roman" w:cs="Times New Roman"/>
                <w:sz w:val="24"/>
                <w:szCs w:val="24"/>
              </w:rPr>
            </w:pPr>
            <w:r>
              <w:rPr>
                <w:rFonts w:ascii="Times New Roman" w:hAnsi="Times New Roman" w:cs="Times New Roman"/>
                <w:sz w:val="24"/>
                <w:szCs w:val="24"/>
              </w:rPr>
              <w:t>2</w:t>
            </w:r>
          </w:p>
        </w:tc>
        <w:tc>
          <w:tcPr>
            <w:tcW w:w="1558" w:type="dxa"/>
          </w:tcPr>
          <w:p w14:paraId="4C40BDA8" w14:textId="04EFD6A2" w:rsidR="00EF41B8" w:rsidRDefault="00EF41B8" w:rsidP="00331C23">
            <w:pPr>
              <w:rPr>
                <w:rFonts w:ascii="Times New Roman" w:hAnsi="Times New Roman" w:cs="Times New Roman"/>
                <w:sz w:val="24"/>
                <w:szCs w:val="24"/>
              </w:rPr>
            </w:pPr>
            <w:r>
              <w:rPr>
                <w:rFonts w:ascii="Times New Roman" w:hAnsi="Times New Roman" w:cs="Times New Roman"/>
                <w:sz w:val="24"/>
                <w:szCs w:val="24"/>
              </w:rPr>
              <w:t>91</w:t>
            </w:r>
          </w:p>
        </w:tc>
        <w:tc>
          <w:tcPr>
            <w:tcW w:w="1558" w:type="dxa"/>
          </w:tcPr>
          <w:p w14:paraId="6AB8BC02" w14:textId="7A752AE8" w:rsidR="00EF41B8" w:rsidRDefault="00EF41B8" w:rsidP="00331C23">
            <w:pPr>
              <w:rPr>
                <w:rFonts w:ascii="Times New Roman" w:hAnsi="Times New Roman" w:cs="Times New Roman"/>
                <w:sz w:val="24"/>
                <w:szCs w:val="24"/>
              </w:rPr>
            </w:pPr>
            <w:r>
              <w:rPr>
                <w:rFonts w:ascii="Times New Roman" w:hAnsi="Times New Roman" w:cs="Times New Roman"/>
                <w:sz w:val="24"/>
                <w:szCs w:val="24"/>
              </w:rPr>
              <w:t>76</w:t>
            </w:r>
          </w:p>
        </w:tc>
        <w:tc>
          <w:tcPr>
            <w:tcW w:w="1559" w:type="dxa"/>
          </w:tcPr>
          <w:p w14:paraId="4C117ABB" w14:textId="795E0EEC" w:rsidR="00EF41B8" w:rsidRDefault="00EF41B8" w:rsidP="00331C23">
            <w:pPr>
              <w:rPr>
                <w:rFonts w:ascii="Times New Roman" w:hAnsi="Times New Roman" w:cs="Times New Roman"/>
                <w:sz w:val="24"/>
                <w:szCs w:val="24"/>
              </w:rPr>
            </w:pPr>
            <w:r>
              <w:rPr>
                <w:rFonts w:ascii="Times New Roman" w:hAnsi="Times New Roman" w:cs="Times New Roman"/>
                <w:sz w:val="24"/>
                <w:szCs w:val="24"/>
              </w:rPr>
              <w:t>28</w:t>
            </w:r>
          </w:p>
        </w:tc>
        <w:tc>
          <w:tcPr>
            <w:tcW w:w="1559" w:type="dxa"/>
          </w:tcPr>
          <w:p w14:paraId="559E4840" w14:textId="519834F1" w:rsidR="00EF41B8" w:rsidRDefault="00EF41B8" w:rsidP="00331C23">
            <w:pPr>
              <w:rPr>
                <w:rFonts w:ascii="Times New Roman" w:hAnsi="Times New Roman" w:cs="Times New Roman"/>
                <w:sz w:val="24"/>
                <w:szCs w:val="24"/>
              </w:rPr>
            </w:pPr>
            <w:r>
              <w:rPr>
                <w:rFonts w:ascii="Times New Roman" w:hAnsi="Times New Roman" w:cs="Times New Roman"/>
                <w:sz w:val="24"/>
                <w:szCs w:val="24"/>
              </w:rPr>
              <w:t>94</w:t>
            </w:r>
          </w:p>
        </w:tc>
      </w:tr>
      <w:tr w:rsidR="00EF41B8" w14:paraId="7A51D36C" w14:textId="77777777" w:rsidTr="00EF41B8">
        <w:tc>
          <w:tcPr>
            <w:tcW w:w="1558" w:type="dxa"/>
          </w:tcPr>
          <w:p w14:paraId="1A9C97EC" w14:textId="22A1ED5B" w:rsidR="00EF41B8" w:rsidRDefault="00EF41B8" w:rsidP="00331C23">
            <w:pPr>
              <w:rPr>
                <w:rFonts w:ascii="Times New Roman" w:hAnsi="Times New Roman" w:cs="Times New Roman"/>
                <w:sz w:val="24"/>
                <w:szCs w:val="24"/>
              </w:rPr>
            </w:pPr>
            <w:r>
              <w:rPr>
                <w:rFonts w:ascii="Times New Roman" w:hAnsi="Times New Roman" w:cs="Times New Roman"/>
                <w:sz w:val="24"/>
                <w:szCs w:val="24"/>
              </w:rPr>
              <w:t>Fitness score</w:t>
            </w:r>
          </w:p>
        </w:tc>
        <w:tc>
          <w:tcPr>
            <w:tcW w:w="1558" w:type="dxa"/>
          </w:tcPr>
          <w:p w14:paraId="047CF4AE" w14:textId="2AA3AD75" w:rsidR="00EF41B8" w:rsidRDefault="00EF41B8" w:rsidP="00331C23">
            <w:pPr>
              <w:rPr>
                <w:rFonts w:ascii="Times New Roman" w:hAnsi="Times New Roman" w:cs="Times New Roman"/>
                <w:sz w:val="24"/>
                <w:szCs w:val="24"/>
              </w:rPr>
            </w:pPr>
            <w:r>
              <w:rPr>
                <w:rFonts w:ascii="Times New Roman" w:hAnsi="Times New Roman" w:cs="Times New Roman"/>
                <w:sz w:val="24"/>
                <w:szCs w:val="24"/>
              </w:rPr>
              <w:t>212</w:t>
            </w:r>
          </w:p>
        </w:tc>
        <w:tc>
          <w:tcPr>
            <w:tcW w:w="1558" w:type="dxa"/>
          </w:tcPr>
          <w:p w14:paraId="48C376AD" w14:textId="548442F3" w:rsidR="00EF41B8" w:rsidRDefault="00EF41B8" w:rsidP="00331C23">
            <w:pPr>
              <w:rPr>
                <w:rFonts w:ascii="Times New Roman" w:hAnsi="Times New Roman" w:cs="Times New Roman"/>
                <w:sz w:val="24"/>
                <w:szCs w:val="24"/>
              </w:rPr>
            </w:pPr>
            <w:r>
              <w:rPr>
                <w:rFonts w:ascii="Times New Roman" w:hAnsi="Times New Roman" w:cs="Times New Roman"/>
                <w:sz w:val="24"/>
                <w:szCs w:val="24"/>
              </w:rPr>
              <w:t>28</w:t>
            </w:r>
          </w:p>
        </w:tc>
        <w:tc>
          <w:tcPr>
            <w:tcW w:w="1558" w:type="dxa"/>
          </w:tcPr>
          <w:p w14:paraId="0DAC9EEC" w14:textId="35A9133E" w:rsidR="00EF41B8" w:rsidRDefault="00EF41B8" w:rsidP="00331C23">
            <w:pPr>
              <w:rPr>
                <w:rFonts w:ascii="Times New Roman" w:hAnsi="Times New Roman" w:cs="Times New Roman"/>
                <w:sz w:val="24"/>
                <w:szCs w:val="24"/>
              </w:rPr>
            </w:pPr>
            <w:r>
              <w:rPr>
                <w:rFonts w:ascii="Times New Roman" w:hAnsi="Times New Roman" w:cs="Times New Roman"/>
                <w:sz w:val="24"/>
                <w:szCs w:val="24"/>
              </w:rPr>
              <w:t>789</w:t>
            </w:r>
          </w:p>
        </w:tc>
        <w:tc>
          <w:tcPr>
            <w:tcW w:w="1559" w:type="dxa"/>
          </w:tcPr>
          <w:p w14:paraId="32596F92" w14:textId="17686BD8" w:rsidR="00EF41B8" w:rsidRDefault="00EF41B8" w:rsidP="00331C23">
            <w:pPr>
              <w:rPr>
                <w:rFonts w:ascii="Times New Roman" w:hAnsi="Times New Roman" w:cs="Times New Roman"/>
                <w:sz w:val="24"/>
                <w:szCs w:val="24"/>
              </w:rPr>
            </w:pPr>
            <w:r>
              <w:rPr>
                <w:rFonts w:ascii="Times New Roman" w:hAnsi="Times New Roman" w:cs="Times New Roman"/>
                <w:sz w:val="24"/>
                <w:szCs w:val="24"/>
              </w:rPr>
              <w:t>522</w:t>
            </w:r>
          </w:p>
        </w:tc>
        <w:tc>
          <w:tcPr>
            <w:tcW w:w="1559" w:type="dxa"/>
          </w:tcPr>
          <w:p w14:paraId="2C19F17B" w14:textId="2E839DFB" w:rsidR="00EF41B8" w:rsidRDefault="00EF41B8" w:rsidP="00331C23">
            <w:pPr>
              <w:rPr>
                <w:rFonts w:ascii="Times New Roman" w:hAnsi="Times New Roman" w:cs="Times New Roman"/>
                <w:sz w:val="24"/>
                <w:szCs w:val="24"/>
              </w:rPr>
            </w:pPr>
            <w:r>
              <w:rPr>
                <w:rFonts w:ascii="Times New Roman" w:hAnsi="Times New Roman" w:cs="Times New Roman"/>
                <w:sz w:val="24"/>
                <w:szCs w:val="24"/>
              </w:rPr>
              <w:t>480</w:t>
            </w:r>
          </w:p>
        </w:tc>
      </w:tr>
    </w:tbl>
    <w:p w14:paraId="760055EF" w14:textId="77777777" w:rsidR="00EF0375" w:rsidRDefault="00EF0375" w:rsidP="00EF0375">
      <w:pPr>
        <w:spacing w:line="480" w:lineRule="auto"/>
        <w:rPr>
          <w:rFonts w:ascii="Times New Roman" w:hAnsi="Times New Roman" w:cs="Times New Roman"/>
          <w:sz w:val="24"/>
          <w:szCs w:val="24"/>
        </w:rPr>
      </w:pPr>
    </w:p>
    <w:p w14:paraId="42F3EA54" w14:textId="398F6A7D" w:rsidR="00EF0375" w:rsidRDefault="00EF0375" w:rsidP="00EF0375">
      <w:pPr>
        <w:spacing w:line="480" w:lineRule="auto"/>
        <w:rPr>
          <w:rFonts w:ascii="Times New Roman" w:hAnsi="Times New Roman" w:cs="Times New Roman"/>
          <w:sz w:val="24"/>
          <w:szCs w:val="24"/>
        </w:rPr>
      </w:pPr>
      <w:r>
        <w:rPr>
          <w:rFonts w:ascii="Times New Roman" w:hAnsi="Times New Roman" w:cs="Times New Roman"/>
          <w:sz w:val="24"/>
          <w:szCs w:val="24"/>
        </w:rPr>
        <w:t>**placeholder: I will conduct a chi-squared test</w:t>
      </w:r>
      <w:r>
        <w:rPr>
          <w:rFonts w:ascii="Times New Roman" w:hAnsi="Times New Roman" w:cs="Times New Roman"/>
          <w:sz w:val="24"/>
          <w:szCs w:val="24"/>
        </w:rPr>
        <w:t xml:space="preserve"> to test for significant differences in the distribution of strategies between different training algorithms. Specifically, I will test genetic evolution, neural networks trained with gradient descent, and neural networks trained with gradient descent and genetic evolution.  </w:t>
      </w:r>
    </w:p>
    <w:p w14:paraId="4DF52110" w14:textId="7C7071AA" w:rsidR="00C9550A" w:rsidRDefault="00C9550A" w:rsidP="00EF0375">
      <w:pPr>
        <w:spacing w:line="480" w:lineRule="auto"/>
        <w:rPr>
          <w:rFonts w:ascii="Times New Roman" w:hAnsi="Times New Roman" w:cs="Times New Roman"/>
          <w:sz w:val="24"/>
          <w:szCs w:val="24"/>
        </w:rPr>
      </w:pPr>
      <w:r>
        <w:rPr>
          <w:rFonts w:ascii="Times New Roman" w:hAnsi="Times New Roman" w:cs="Times New Roman"/>
          <w:sz w:val="24"/>
          <w:szCs w:val="24"/>
        </w:rPr>
        <w:t xml:space="preserve">**placeholder: I will generate some quadratic regression graphs in excel to look for associations between final fitness scores and variables such as the tendency to attack, the size of neural network layers, or </w:t>
      </w:r>
      <w:r w:rsidR="001122BE">
        <w:rPr>
          <w:rFonts w:ascii="Times New Roman" w:hAnsi="Times New Roman" w:cs="Times New Roman"/>
          <w:sz w:val="24"/>
          <w:szCs w:val="24"/>
        </w:rPr>
        <w:t>how dynamic the player is (i.e. the extent to which they make diverse decisions in response to diverse contexts)</w:t>
      </w:r>
    </w:p>
    <w:p w14:paraId="44C680FC" w14:textId="7D639522" w:rsidR="00C9550A" w:rsidRDefault="00C9550A" w:rsidP="00EF0375">
      <w:pPr>
        <w:spacing w:line="480" w:lineRule="auto"/>
        <w:rPr>
          <w:rFonts w:ascii="Times New Roman" w:hAnsi="Times New Roman" w:cs="Times New Roman"/>
          <w:sz w:val="24"/>
          <w:szCs w:val="24"/>
        </w:rPr>
      </w:pPr>
      <w:r>
        <w:rPr>
          <w:rFonts w:ascii="Times New Roman" w:hAnsi="Times New Roman" w:cs="Times New Roman"/>
          <w:sz w:val="24"/>
          <w:szCs w:val="24"/>
        </w:rPr>
        <w:t xml:space="preserve">**placeholder: I will do a game-theory-based analysis of the game, identifying dominant strategies/Nash equilibriums and comparing them to the tactics adopted by the AI’s. Specifically,  </w:t>
      </w:r>
    </w:p>
    <w:p w14:paraId="2F23ADB3" w14:textId="667A55D2" w:rsidR="00331C23" w:rsidRDefault="00331C23" w:rsidP="00331C23">
      <w:pPr>
        <w:pStyle w:val="Heading1"/>
      </w:pPr>
      <w:r>
        <w:t>Discussion</w:t>
      </w:r>
    </w:p>
    <w:p w14:paraId="2F68B4F7" w14:textId="556346D8" w:rsidR="00EF0375" w:rsidRDefault="00EF0375" w:rsidP="00EF0375">
      <w:pPr>
        <w:rPr>
          <w:rFonts w:ascii="Times New Roman" w:hAnsi="Times New Roman" w:cs="Times New Roman"/>
          <w:sz w:val="24"/>
          <w:szCs w:val="24"/>
        </w:rPr>
      </w:pPr>
      <w:r>
        <w:rPr>
          <w:rFonts w:ascii="Times New Roman" w:hAnsi="Times New Roman" w:cs="Times New Roman"/>
          <w:sz w:val="24"/>
          <w:szCs w:val="24"/>
        </w:rPr>
        <w:t>**placeholder</w:t>
      </w:r>
      <w:r>
        <w:rPr>
          <w:rFonts w:ascii="Times New Roman" w:hAnsi="Times New Roman" w:cs="Times New Roman"/>
          <w:sz w:val="24"/>
          <w:szCs w:val="24"/>
        </w:rPr>
        <w:t xml:space="preserve">: I will discuss the implications of </w:t>
      </w:r>
    </w:p>
    <w:p w14:paraId="640E08E3" w14:textId="3038AA5F" w:rsidR="00EF0375" w:rsidRDefault="00EF0375" w:rsidP="00331C23">
      <w:pPr>
        <w:rPr>
          <w:rFonts w:ascii="Times New Roman" w:hAnsi="Times New Roman" w:cs="Times New Roman"/>
          <w:sz w:val="24"/>
          <w:szCs w:val="24"/>
        </w:rPr>
      </w:pPr>
      <w:r>
        <w:rPr>
          <w:rFonts w:ascii="Times New Roman" w:hAnsi="Times New Roman" w:cs="Times New Roman"/>
          <w:sz w:val="24"/>
          <w:szCs w:val="24"/>
        </w:rPr>
        <w:t xml:space="preserve">**placeholder: </w:t>
      </w:r>
    </w:p>
    <w:p w14:paraId="1C959677" w14:textId="79787458" w:rsidR="0055598C" w:rsidRDefault="00EF0375" w:rsidP="00EF0375">
      <w:pPr>
        <w:spacing w:line="480" w:lineRule="auto"/>
        <w:rPr>
          <w:rFonts w:ascii="Times New Roman" w:hAnsi="Times New Roman" w:cs="Times New Roman"/>
          <w:sz w:val="24"/>
          <w:szCs w:val="24"/>
        </w:rPr>
      </w:pPr>
      <w:r>
        <w:rPr>
          <w:rFonts w:ascii="Times New Roman" w:hAnsi="Times New Roman" w:cs="Times New Roman"/>
          <w:sz w:val="24"/>
          <w:szCs w:val="24"/>
        </w:rPr>
        <w:t>**placeholder:</w:t>
      </w:r>
      <w:r>
        <w:rPr>
          <w:rFonts w:ascii="Times New Roman" w:hAnsi="Times New Roman" w:cs="Times New Roman"/>
          <w:sz w:val="24"/>
          <w:szCs w:val="24"/>
        </w:rPr>
        <w:t xml:space="preserve"> </w:t>
      </w:r>
      <w:r w:rsidR="0055598C">
        <w:rPr>
          <w:rFonts w:ascii="Times New Roman" w:hAnsi="Times New Roman" w:cs="Times New Roman"/>
          <w:sz w:val="24"/>
          <w:szCs w:val="24"/>
        </w:rPr>
        <w:t xml:space="preserve">In order to reach a broader audience, I will create a graphical representation of my project in the JavaScript programming language, which is commonly used for animations on the web. In particular, the p5.js library has built-in tools for drawing dynamic </w:t>
      </w:r>
      <w:r w:rsidR="004B65EB">
        <w:rPr>
          <w:rFonts w:ascii="Times New Roman" w:hAnsi="Times New Roman" w:cs="Times New Roman"/>
          <w:sz w:val="24"/>
          <w:szCs w:val="24"/>
        </w:rPr>
        <w:t xml:space="preserve">figures and shaped. </w:t>
      </w:r>
      <w:r w:rsidR="004B65EB">
        <w:rPr>
          <w:rFonts w:ascii="Times New Roman" w:hAnsi="Times New Roman" w:cs="Times New Roman"/>
          <w:sz w:val="24"/>
          <w:szCs w:val="24"/>
        </w:rPr>
        <w:lastRenderedPageBreak/>
        <w:t xml:space="preserve">I will represent the game played by the AI’s as a </w:t>
      </w:r>
      <w:r w:rsidR="004A2AB7">
        <w:rPr>
          <w:rFonts w:ascii="Times New Roman" w:hAnsi="Times New Roman" w:cs="Times New Roman"/>
          <w:sz w:val="24"/>
          <w:szCs w:val="24"/>
        </w:rPr>
        <w:t xml:space="preserve">circle of inward-facing rectangles, as of chairs surrounding a circular table. Each rectangle will be of a different color </w:t>
      </w:r>
      <w:r>
        <w:rPr>
          <w:rFonts w:ascii="Times New Roman" w:hAnsi="Times New Roman" w:cs="Times New Roman"/>
          <w:sz w:val="24"/>
          <w:szCs w:val="24"/>
        </w:rPr>
        <w:t xml:space="preserve">in order to distinguish between players. Players who collaborate will be colored with stripes that represent the color of each ally. </w:t>
      </w:r>
    </w:p>
    <w:p w14:paraId="1A7D7AC8" w14:textId="77777777" w:rsidR="004F0D60" w:rsidRDefault="004F0D60" w:rsidP="00331C23">
      <w:pPr>
        <w:jc w:val="center"/>
        <w:rPr>
          <w:rFonts w:ascii="Times New Roman" w:hAnsi="Times New Roman" w:cs="Times New Roman"/>
          <w:sz w:val="24"/>
          <w:szCs w:val="24"/>
        </w:rPr>
      </w:pPr>
    </w:p>
    <w:p w14:paraId="64ED0A06" w14:textId="77777777" w:rsidR="004F0D60" w:rsidRDefault="004F0D60" w:rsidP="00C9550A">
      <w:pPr>
        <w:rPr>
          <w:rFonts w:ascii="Times New Roman" w:hAnsi="Times New Roman" w:cs="Times New Roman"/>
          <w:sz w:val="24"/>
          <w:szCs w:val="24"/>
        </w:rPr>
      </w:pPr>
    </w:p>
    <w:p w14:paraId="7AE26CE8" w14:textId="011901FA" w:rsidR="004F0D60" w:rsidRDefault="00331C23" w:rsidP="00853849">
      <w:pPr>
        <w:pStyle w:val="Heading1"/>
      </w:pPr>
      <w:r>
        <w:t>Appendix</w:t>
      </w:r>
      <w:r w:rsidR="004F0D60">
        <w:t xml:space="preserve"> A</w:t>
      </w:r>
    </w:p>
    <w:p w14:paraId="376D7CBB" w14:textId="77777777" w:rsidR="00853849" w:rsidRPr="00853849" w:rsidRDefault="00853849" w:rsidP="00853849"/>
    <w:p w14:paraId="5B790487" w14:textId="77777777" w:rsidR="004F0D60" w:rsidRDefault="004F0D60" w:rsidP="004F0D60">
      <w:r>
        <w:t xml:space="preserve">import </w:t>
      </w:r>
      <w:proofErr w:type="spellStart"/>
      <w:r>
        <w:t>Debug.Trace</w:t>
      </w:r>
      <w:proofErr w:type="spellEnd"/>
    </w:p>
    <w:p w14:paraId="4CAF9FCF" w14:textId="77777777" w:rsidR="004F0D60" w:rsidRDefault="004F0D60" w:rsidP="004F0D60">
      <w:r>
        <w:t xml:space="preserve">import </w:t>
      </w:r>
      <w:proofErr w:type="spellStart"/>
      <w:r>
        <w:t>Data.List</w:t>
      </w:r>
      <w:proofErr w:type="spellEnd"/>
    </w:p>
    <w:p w14:paraId="0892B034" w14:textId="77777777" w:rsidR="004F0D60" w:rsidRDefault="004F0D60" w:rsidP="004F0D60"/>
    <w:p w14:paraId="7E7E72DC" w14:textId="77777777" w:rsidR="004F0D60" w:rsidRDefault="004F0D60" w:rsidP="004F0D60">
      <w:r>
        <w:t>data Tensor a = Tensor [Int] [a] deriving Show</w:t>
      </w:r>
    </w:p>
    <w:p w14:paraId="5409560F" w14:textId="77777777" w:rsidR="004F0D60" w:rsidRDefault="004F0D60" w:rsidP="004F0D60"/>
    <w:p w14:paraId="05376C46" w14:textId="77777777" w:rsidR="004F0D60" w:rsidRDefault="004F0D60" w:rsidP="004F0D60">
      <w:r>
        <w:t xml:space="preserve">instance </w:t>
      </w:r>
      <w:proofErr w:type="spellStart"/>
      <w:r>
        <w:t>Functor</w:t>
      </w:r>
      <w:proofErr w:type="spellEnd"/>
      <w:r>
        <w:t xml:space="preserve"> Tensor where</w:t>
      </w:r>
    </w:p>
    <w:p w14:paraId="3A415F58" w14:textId="77777777" w:rsidR="004F0D60" w:rsidRDefault="004F0D60" w:rsidP="004F0D60">
      <w:r>
        <w:t xml:space="preserve">    </w:t>
      </w:r>
      <w:proofErr w:type="spellStart"/>
      <w:r>
        <w:t>fmap</w:t>
      </w:r>
      <w:proofErr w:type="spellEnd"/>
      <w:r>
        <w:t xml:space="preserve"> function tensor</w:t>
      </w:r>
      <w:proofErr w:type="gramStart"/>
      <w:r>
        <w:t>@(</w:t>
      </w:r>
      <w:proofErr w:type="gramEnd"/>
      <w:r>
        <w:t>Tensor shape info) = Tensor shape (map function info)</w:t>
      </w:r>
    </w:p>
    <w:p w14:paraId="78F3895C" w14:textId="77777777" w:rsidR="004F0D60" w:rsidRDefault="004F0D60" w:rsidP="004F0D60"/>
    <w:p w14:paraId="31E978D2" w14:textId="77777777" w:rsidR="004F0D60" w:rsidRDefault="004F0D60" w:rsidP="004F0D60">
      <w:proofErr w:type="spellStart"/>
      <w:proofErr w:type="gramStart"/>
      <w:r>
        <w:t>makeTensor</w:t>
      </w:r>
      <w:proofErr w:type="spellEnd"/>
      <w:r>
        <w:t xml:space="preserve"> :</w:t>
      </w:r>
      <w:proofErr w:type="gramEnd"/>
      <w:r>
        <w:t>: [Int] -&gt; [a] -&gt; Tensor a</w:t>
      </w:r>
    </w:p>
    <w:p w14:paraId="23D74A51" w14:textId="7E56F284" w:rsidR="004F0D60" w:rsidRDefault="004F0D60" w:rsidP="004F0D60">
      <w:proofErr w:type="spellStart"/>
      <w:r>
        <w:t>makeTensor</w:t>
      </w:r>
      <w:proofErr w:type="spellEnd"/>
      <w:r>
        <w:t xml:space="preserve"> shape info = Tensor shape info        </w:t>
      </w:r>
    </w:p>
    <w:p w14:paraId="224D8FC8" w14:textId="77777777" w:rsidR="004F0D60" w:rsidRDefault="004F0D60" w:rsidP="004F0D60"/>
    <w:p w14:paraId="1491A9C7" w14:textId="77777777" w:rsidR="004F0D60" w:rsidRDefault="004F0D60" w:rsidP="004F0D60">
      <w:r>
        <w:t>--</w:t>
      </w:r>
      <w:proofErr w:type="spellStart"/>
      <w:r>
        <w:t>concat</w:t>
      </w:r>
      <w:proofErr w:type="spellEnd"/>
      <w:r>
        <w:t xml:space="preserve"> but I made it</w:t>
      </w:r>
    </w:p>
    <w:p w14:paraId="332AE84C" w14:textId="77777777" w:rsidR="004F0D60" w:rsidRDefault="004F0D60" w:rsidP="004F0D60">
      <w:r>
        <w:t>wombat a</w:t>
      </w:r>
    </w:p>
    <w:p w14:paraId="101E7D82" w14:textId="77777777" w:rsidR="004F0D60" w:rsidRDefault="004F0D60" w:rsidP="004F0D60">
      <w:r>
        <w:t xml:space="preserve">    | a == [] = []</w:t>
      </w:r>
    </w:p>
    <w:p w14:paraId="7CC1AC28" w14:textId="77777777" w:rsidR="004F0D60" w:rsidRDefault="004F0D60" w:rsidP="004F0D60">
      <w:r>
        <w:t xml:space="preserve">    | tail a == [] = head a</w:t>
      </w:r>
    </w:p>
    <w:p w14:paraId="2CF662C2" w14:textId="77777777" w:rsidR="004F0D60" w:rsidRDefault="004F0D60" w:rsidP="004F0D60">
      <w:r>
        <w:t xml:space="preserve">    | otherwise = (head a) ++ wombat (tail a)</w:t>
      </w:r>
    </w:p>
    <w:p w14:paraId="0337796F" w14:textId="77777777" w:rsidR="004F0D60" w:rsidRDefault="004F0D60" w:rsidP="004F0D60"/>
    <w:p w14:paraId="023A3959" w14:textId="77777777" w:rsidR="004F0D60" w:rsidRDefault="004F0D60" w:rsidP="004F0D60">
      <w:proofErr w:type="spellStart"/>
      <w:proofErr w:type="gramStart"/>
      <w:r>
        <w:t>drawMatrix</w:t>
      </w:r>
      <w:proofErr w:type="spellEnd"/>
      <w:r>
        <w:t xml:space="preserve"> :</w:t>
      </w:r>
      <w:proofErr w:type="gramEnd"/>
      <w:r>
        <w:t>: (Show a) =&gt; Tensor a -&gt; String</w:t>
      </w:r>
    </w:p>
    <w:p w14:paraId="0EB6AA48" w14:textId="77777777" w:rsidR="004F0D60" w:rsidRDefault="004F0D60" w:rsidP="004F0D60">
      <w:proofErr w:type="spellStart"/>
      <w:r>
        <w:t>drawMatrix</w:t>
      </w:r>
      <w:proofErr w:type="spellEnd"/>
      <w:r>
        <w:t xml:space="preserve"> t1</w:t>
      </w:r>
      <w:proofErr w:type="gramStart"/>
      <w:r>
        <w:t>@(</w:t>
      </w:r>
      <w:proofErr w:type="gramEnd"/>
      <w:r>
        <w:t xml:space="preserve">Tensor shape info) = </w:t>
      </w:r>
      <w:proofErr w:type="spellStart"/>
      <w:r>
        <w:t>foldl</w:t>
      </w:r>
      <w:proofErr w:type="spellEnd"/>
      <w:r>
        <w:t xml:space="preserve"> (\string row -&gt;  string ++ wombat (map (\a -&gt; show a ++ (wombat $ take (</w:t>
      </w:r>
      <w:proofErr w:type="spellStart"/>
      <w:r>
        <w:t>bigL</w:t>
      </w:r>
      <w:proofErr w:type="spellEnd"/>
      <w:r>
        <w:t xml:space="preserve"> - (ls a)) $ repeat " ")) row) ++ "\n") "" rows</w:t>
      </w:r>
    </w:p>
    <w:p w14:paraId="10AF574F" w14:textId="77777777" w:rsidR="004F0D60" w:rsidRDefault="004F0D60" w:rsidP="004F0D60">
      <w:r>
        <w:lastRenderedPageBreak/>
        <w:t xml:space="preserve">    where rows = </w:t>
      </w:r>
      <w:proofErr w:type="spellStart"/>
      <w:r>
        <w:t>splitInto</w:t>
      </w:r>
      <w:proofErr w:type="spellEnd"/>
      <w:r>
        <w:t xml:space="preserve"> info (</w:t>
      </w:r>
      <w:proofErr w:type="gramStart"/>
      <w:r>
        <w:t>shape !!</w:t>
      </w:r>
      <w:proofErr w:type="gramEnd"/>
      <w:r>
        <w:t xml:space="preserve"> 1)</w:t>
      </w:r>
    </w:p>
    <w:p w14:paraId="31B524AC" w14:textId="77777777" w:rsidR="004F0D60" w:rsidRDefault="004F0D60" w:rsidP="004F0D60">
      <w:r>
        <w:t xml:space="preserve">          ls = </w:t>
      </w:r>
      <w:proofErr w:type="gramStart"/>
      <w:r>
        <w:t>length .</w:t>
      </w:r>
      <w:proofErr w:type="gramEnd"/>
      <w:r>
        <w:t xml:space="preserve"> show</w:t>
      </w:r>
    </w:p>
    <w:p w14:paraId="0D4C99E5" w14:textId="77777777" w:rsidR="004F0D60" w:rsidRDefault="004F0D60" w:rsidP="004F0D60">
      <w:r>
        <w:t xml:space="preserve">          </w:t>
      </w:r>
      <w:proofErr w:type="spellStart"/>
      <w:r>
        <w:t>bigL</w:t>
      </w:r>
      <w:proofErr w:type="spellEnd"/>
      <w:r>
        <w:t xml:space="preserve"> = </w:t>
      </w:r>
      <w:proofErr w:type="spellStart"/>
      <w:r>
        <w:t>succ</w:t>
      </w:r>
      <w:proofErr w:type="spellEnd"/>
      <w:r>
        <w:t xml:space="preserve"> $ maximum $ map (\a -&gt; ls a) info</w:t>
      </w:r>
    </w:p>
    <w:p w14:paraId="4EB8AB6D" w14:textId="77777777" w:rsidR="004F0D60" w:rsidRDefault="004F0D60" w:rsidP="004F0D60"/>
    <w:p w14:paraId="1D954825" w14:textId="77777777" w:rsidR="004F0D60" w:rsidRDefault="004F0D60" w:rsidP="004F0D60">
      <w:proofErr w:type="spellStart"/>
      <w:proofErr w:type="gramStart"/>
      <w:r>
        <w:t>shapeOf</w:t>
      </w:r>
      <w:proofErr w:type="spellEnd"/>
      <w:r>
        <w:t xml:space="preserve"> :</w:t>
      </w:r>
      <w:proofErr w:type="gramEnd"/>
      <w:r>
        <w:t>: Tensor a -&gt; [Int]</w:t>
      </w:r>
    </w:p>
    <w:p w14:paraId="02FD7B3A" w14:textId="77777777" w:rsidR="004F0D60" w:rsidRDefault="004F0D60" w:rsidP="004F0D60">
      <w:proofErr w:type="spellStart"/>
      <w:r>
        <w:t>shapeOf</w:t>
      </w:r>
      <w:proofErr w:type="spellEnd"/>
      <w:r>
        <w:t xml:space="preserve"> (Tensor shape info) = shape</w:t>
      </w:r>
    </w:p>
    <w:p w14:paraId="516D13FF" w14:textId="77777777" w:rsidR="004F0D60" w:rsidRDefault="004F0D60" w:rsidP="004F0D60"/>
    <w:p w14:paraId="60A4F2C2" w14:textId="77777777" w:rsidR="004F0D60" w:rsidRDefault="004F0D60" w:rsidP="004F0D60">
      <w:proofErr w:type="spellStart"/>
      <w:proofErr w:type="gramStart"/>
      <w:r>
        <w:t>infoOf</w:t>
      </w:r>
      <w:proofErr w:type="spellEnd"/>
      <w:r>
        <w:t xml:space="preserve"> :</w:t>
      </w:r>
      <w:proofErr w:type="gramEnd"/>
      <w:r>
        <w:t>: Tensor a -&gt; [a]</w:t>
      </w:r>
    </w:p>
    <w:p w14:paraId="3301D425" w14:textId="77777777" w:rsidR="004F0D60" w:rsidRDefault="004F0D60" w:rsidP="004F0D60">
      <w:proofErr w:type="spellStart"/>
      <w:r>
        <w:t>infoOf</w:t>
      </w:r>
      <w:proofErr w:type="spellEnd"/>
      <w:r>
        <w:t xml:space="preserve"> (Tensor shape info) = info</w:t>
      </w:r>
    </w:p>
    <w:p w14:paraId="683456D9" w14:textId="77777777" w:rsidR="004F0D60" w:rsidRDefault="004F0D60" w:rsidP="004F0D60"/>
    <w:p w14:paraId="3AF4A0A5" w14:textId="77777777" w:rsidR="004F0D60" w:rsidRDefault="004F0D60" w:rsidP="004F0D60">
      <w:r>
        <w:t xml:space="preserve">--splits </w:t>
      </w:r>
      <w:proofErr w:type="gramStart"/>
      <w:r>
        <w:t>Into</w:t>
      </w:r>
      <w:proofErr w:type="gramEnd"/>
      <w:r>
        <w:t xml:space="preserve"> chunks of size "size" </w:t>
      </w:r>
    </w:p>
    <w:p w14:paraId="55C39D4D" w14:textId="77777777" w:rsidR="004F0D60" w:rsidRDefault="004F0D60" w:rsidP="004F0D60">
      <w:proofErr w:type="spellStart"/>
      <w:proofErr w:type="gramStart"/>
      <w:r>
        <w:t>splitInto</w:t>
      </w:r>
      <w:proofErr w:type="spellEnd"/>
      <w:r>
        <w:t xml:space="preserve"> :</w:t>
      </w:r>
      <w:proofErr w:type="gramEnd"/>
      <w:r>
        <w:t>: [a] -&gt; Int -&gt; [[a]]</w:t>
      </w:r>
    </w:p>
    <w:p w14:paraId="4C767820" w14:textId="77777777" w:rsidR="004F0D60" w:rsidRDefault="004F0D60" w:rsidP="004F0D60">
      <w:proofErr w:type="spellStart"/>
      <w:r>
        <w:t>splitInto</w:t>
      </w:r>
      <w:proofErr w:type="spellEnd"/>
      <w:r>
        <w:t xml:space="preserve"> list size</w:t>
      </w:r>
    </w:p>
    <w:p w14:paraId="77EB45B4" w14:textId="77777777" w:rsidR="004F0D60" w:rsidRDefault="004F0D60" w:rsidP="004F0D60">
      <w:r>
        <w:t xml:space="preserve">    | length list == 0 = []  </w:t>
      </w:r>
    </w:p>
    <w:p w14:paraId="17DE01AE" w14:textId="77777777" w:rsidR="004F0D60" w:rsidRDefault="004F0D60" w:rsidP="004F0D60">
      <w:r>
        <w:t xml:space="preserve">    | otherwise = [take size list] ++ </w:t>
      </w:r>
      <w:proofErr w:type="spellStart"/>
      <w:r>
        <w:t>splitInto</w:t>
      </w:r>
      <w:proofErr w:type="spellEnd"/>
      <w:r>
        <w:t xml:space="preserve"> (drop size list) size</w:t>
      </w:r>
    </w:p>
    <w:p w14:paraId="3AF32A48" w14:textId="77777777" w:rsidR="004F0D60" w:rsidRDefault="004F0D60" w:rsidP="004F0D60"/>
    <w:p w14:paraId="1DA9DD3B" w14:textId="77777777" w:rsidR="004F0D60" w:rsidRDefault="004F0D60" w:rsidP="004F0D60">
      <w:proofErr w:type="spellStart"/>
      <w:proofErr w:type="gramStart"/>
      <w:r>
        <w:t>vm</w:t>
      </w:r>
      <w:proofErr w:type="spellEnd"/>
      <w:r>
        <w:t xml:space="preserve"> :</w:t>
      </w:r>
      <w:proofErr w:type="gramEnd"/>
      <w:r>
        <w:t>: (Num a) =&gt; [a] -&gt; [a] -&gt; a</w:t>
      </w:r>
    </w:p>
    <w:p w14:paraId="1898E871" w14:textId="77777777" w:rsidR="004F0D60" w:rsidRDefault="004F0D60" w:rsidP="004F0D60">
      <w:proofErr w:type="spellStart"/>
      <w:r>
        <w:t>vm</w:t>
      </w:r>
      <w:proofErr w:type="spellEnd"/>
      <w:r>
        <w:t xml:space="preserve"> v1 v2 = sum $ </w:t>
      </w:r>
      <w:proofErr w:type="spellStart"/>
      <w:r>
        <w:t>zipWith</w:t>
      </w:r>
      <w:proofErr w:type="spellEnd"/>
      <w:r>
        <w:t xml:space="preserve"> (*) v1 v2 </w:t>
      </w:r>
    </w:p>
    <w:p w14:paraId="3D19FFE2" w14:textId="77777777" w:rsidR="004F0D60" w:rsidRDefault="004F0D60" w:rsidP="004F0D60"/>
    <w:p w14:paraId="297A49DC" w14:textId="77777777" w:rsidR="004F0D60" w:rsidRDefault="004F0D60" w:rsidP="004F0D60">
      <w:proofErr w:type="gramStart"/>
      <w:r>
        <w:t>pp :</w:t>
      </w:r>
      <w:proofErr w:type="gramEnd"/>
      <w:r>
        <w:t>: [Int] -&gt; [Int]</w:t>
      </w:r>
    </w:p>
    <w:p w14:paraId="53703EB5" w14:textId="77777777" w:rsidR="004F0D60" w:rsidRDefault="004F0D60" w:rsidP="004F0D60">
      <w:r>
        <w:t>pp l = [</w:t>
      </w:r>
      <w:proofErr w:type="gramStart"/>
      <w:r>
        <w:t>0..</w:t>
      </w:r>
      <w:proofErr w:type="gramEnd"/>
      <w:r>
        <w:t>(</w:t>
      </w:r>
      <w:proofErr w:type="spellStart"/>
      <w:r>
        <w:t>pred</w:t>
      </w:r>
      <w:proofErr w:type="spellEnd"/>
      <w:r>
        <w:t xml:space="preserve"> $ product l)]</w:t>
      </w:r>
    </w:p>
    <w:p w14:paraId="14229207" w14:textId="77777777" w:rsidR="004F0D60" w:rsidRDefault="004F0D60" w:rsidP="004F0D60"/>
    <w:p w14:paraId="0D48DC14" w14:textId="77777777" w:rsidR="004F0D60" w:rsidRDefault="004F0D60" w:rsidP="004F0D60">
      <w:proofErr w:type="spellStart"/>
      <w:proofErr w:type="gramStart"/>
      <w:r>
        <w:t>sd</w:t>
      </w:r>
      <w:proofErr w:type="spellEnd"/>
      <w:r>
        <w:t xml:space="preserve"> :</w:t>
      </w:r>
      <w:proofErr w:type="gramEnd"/>
      <w:r>
        <w:t>: Tensor a -&gt; [Int] -&gt; Tensor a</w:t>
      </w:r>
    </w:p>
    <w:p w14:paraId="3F2FB452" w14:textId="77777777" w:rsidR="004F0D60" w:rsidRDefault="004F0D60" w:rsidP="004F0D60">
      <w:proofErr w:type="spellStart"/>
      <w:r>
        <w:t>sd</w:t>
      </w:r>
      <w:proofErr w:type="spellEnd"/>
      <w:r>
        <w:t xml:space="preserve"> t</w:t>
      </w:r>
      <w:proofErr w:type="gramStart"/>
      <w:r>
        <w:t>@(</w:t>
      </w:r>
      <w:proofErr w:type="gramEnd"/>
      <w:r>
        <w:t xml:space="preserve">Tensor shape info) </w:t>
      </w:r>
      <w:proofErr w:type="spellStart"/>
      <w:r>
        <w:t>fd</w:t>
      </w:r>
      <w:proofErr w:type="spellEnd"/>
      <w:r>
        <w:t xml:space="preserve"> = Tensor </w:t>
      </w:r>
      <w:proofErr w:type="spellStart"/>
      <w:r>
        <w:t>newShape</w:t>
      </w:r>
      <w:proofErr w:type="spellEnd"/>
      <w:r>
        <w:t xml:space="preserve"> (map (\a -&gt; </w:t>
      </w:r>
      <w:proofErr w:type="spellStart"/>
      <w:r>
        <w:t>valueAt</w:t>
      </w:r>
      <w:proofErr w:type="spellEnd"/>
      <w:r>
        <w:t xml:space="preserve"> t $ (flip $ </w:t>
      </w:r>
      <w:proofErr w:type="spellStart"/>
      <w:r>
        <w:t>toCoordinate</w:t>
      </w:r>
      <w:proofErr w:type="spellEnd"/>
      <w:r>
        <w:t xml:space="preserve"> a </w:t>
      </w:r>
      <w:proofErr w:type="spellStart"/>
      <w:r>
        <w:t>newShape</w:t>
      </w:r>
      <w:proofErr w:type="spellEnd"/>
      <w:r>
        <w:t>)) (pp shape))</w:t>
      </w:r>
    </w:p>
    <w:p w14:paraId="24258B74" w14:textId="77777777" w:rsidR="004F0D60" w:rsidRDefault="004F0D60" w:rsidP="004F0D60">
      <w:r>
        <w:t xml:space="preserve">    where </w:t>
      </w:r>
      <w:proofErr w:type="spellStart"/>
      <w:r>
        <w:t>newShape</w:t>
      </w:r>
      <w:proofErr w:type="spellEnd"/>
      <w:r>
        <w:t xml:space="preserve"> = flip shape</w:t>
      </w:r>
    </w:p>
    <w:p w14:paraId="4F639690" w14:textId="77777777" w:rsidR="004F0D60" w:rsidRDefault="004F0D60" w:rsidP="004F0D60">
      <w:r>
        <w:t xml:space="preserve">          flip l = map (\b -&gt; l !! b) </w:t>
      </w:r>
      <w:proofErr w:type="spellStart"/>
      <w:r>
        <w:t>fd</w:t>
      </w:r>
      <w:proofErr w:type="spellEnd"/>
    </w:p>
    <w:p w14:paraId="3A93FFB5" w14:textId="77777777" w:rsidR="004F0D60" w:rsidRDefault="004F0D60" w:rsidP="004F0D60"/>
    <w:p w14:paraId="5AC5A416" w14:textId="77777777" w:rsidR="004F0D60" w:rsidRDefault="004F0D60" w:rsidP="004F0D60">
      <w:r>
        <w:t xml:space="preserve">          </w:t>
      </w:r>
    </w:p>
    <w:p w14:paraId="6B34B7F5" w14:textId="77777777" w:rsidR="004F0D60" w:rsidRDefault="004F0D60" w:rsidP="004F0D60">
      <w:proofErr w:type="spellStart"/>
      <w:proofErr w:type="gramStart"/>
      <w:r>
        <w:lastRenderedPageBreak/>
        <w:t>valueAt</w:t>
      </w:r>
      <w:proofErr w:type="spellEnd"/>
      <w:r>
        <w:t xml:space="preserve"> :</w:t>
      </w:r>
      <w:proofErr w:type="gramEnd"/>
      <w:r>
        <w:t>: Tensor a -&gt; [Int] -&gt; a</w:t>
      </w:r>
    </w:p>
    <w:p w14:paraId="60821548" w14:textId="77777777" w:rsidR="004F0D60" w:rsidRDefault="004F0D60" w:rsidP="004F0D60">
      <w:proofErr w:type="spellStart"/>
      <w:r>
        <w:t>valueAt</w:t>
      </w:r>
      <w:proofErr w:type="spellEnd"/>
      <w:r>
        <w:t xml:space="preserve"> (Tensor shape info) coordinate = </w:t>
      </w:r>
      <w:proofErr w:type="gramStart"/>
      <w:r>
        <w:t>info !!</w:t>
      </w:r>
      <w:proofErr w:type="gramEnd"/>
      <w:r>
        <w:t xml:space="preserve"> (</w:t>
      </w:r>
      <w:proofErr w:type="spellStart"/>
      <w:r>
        <w:t>toIndex</w:t>
      </w:r>
      <w:proofErr w:type="spellEnd"/>
      <w:r>
        <w:t xml:space="preserve"> coordinate shape)</w:t>
      </w:r>
    </w:p>
    <w:p w14:paraId="79775EEB" w14:textId="77777777" w:rsidR="004F0D60" w:rsidRDefault="004F0D60" w:rsidP="004F0D60">
      <w:r>
        <w:t xml:space="preserve">    </w:t>
      </w:r>
    </w:p>
    <w:p w14:paraId="73814F8F" w14:textId="77777777" w:rsidR="004F0D60" w:rsidRDefault="004F0D60" w:rsidP="004F0D60">
      <w:proofErr w:type="spellStart"/>
      <w:proofErr w:type="gramStart"/>
      <w:r>
        <w:t>toIndex</w:t>
      </w:r>
      <w:proofErr w:type="spellEnd"/>
      <w:r>
        <w:t xml:space="preserve"> :</w:t>
      </w:r>
      <w:proofErr w:type="gramEnd"/>
      <w:r>
        <w:t>: [Int] -&gt; [Int] -&gt; Int</w:t>
      </w:r>
    </w:p>
    <w:p w14:paraId="42D61A42" w14:textId="77777777" w:rsidR="004F0D60" w:rsidRDefault="004F0D60" w:rsidP="004F0D60">
      <w:proofErr w:type="spellStart"/>
      <w:r>
        <w:t>toIndex</w:t>
      </w:r>
      <w:proofErr w:type="spellEnd"/>
      <w:r>
        <w:t xml:space="preserve"> coordinate dimensions = </w:t>
      </w:r>
      <w:proofErr w:type="spellStart"/>
      <w:r>
        <w:t>vm</w:t>
      </w:r>
      <w:proofErr w:type="spellEnd"/>
      <w:r>
        <w:t xml:space="preserve"> coordinate sizes</w:t>
      </w:r>
    </w:p>
    <w:p w14:paraId="2ABA32D0" w14:textId="77777777" w:rsidR="004F0D60" w:rsidRDefault="004F0D60" w:rsidP="004F0D60">
      <w:r>
        <w:t xml:space="preserve">    where sizes = (map (\a -&gt; product $ drop a dimensions) [</w:t>
      </w:r>
      <w:proofErr w:type="gramStart"/>
      <w:r>
        <w:t>1..</w:t>
      </w:r>
      <w:proofErr w:type="gramEnd"/>
      <w:r>
        <w:t>(</w:t>
      </w:r>
      <w:proofErr w:type="spellStart"/>
      <w:r>
        <w:t>pred</w:t>
      </w:r>
      <w:proofErr w:type="spellEnd"/>
      <w:r>
        <w:t xml:space="preserve"> $ length dimensions)]) ++ [1]</w:t>
      </w:r>
    </w:p>
    <w:p w14:paraId="443C316D" w14:textId="77777777" w:rsidR="004F0D60" w:rsidRDefault="004F0D60" w:rsidP="004F0D60"/>
    <w:p w14:paraId="5440F099" w14:textId="77777777" w:rsidR="004F0D60" w:rsidRDefault="004F0D60" w:rsidP="004F0D60">
      <w:proofErr w:type="spellStart"/>
      <w:proofErr w:type="gramStart"/>
      <w:r>
        <w:t>toCoordinate</w:t>
      </w:r>
      <w:proofErr w:type="spellEnd"/>
      <w:r>
        <w:t xml:space="preserve"> :</w:t>
      </w:r>
      <w:proofErr w:type="gramEnd"/>
      <w:r>
        <w:t xml:space="preserve">: Int -&gt; [Int] -&gt; [Int]  </w:t>
      </w:r>
    </w:p>
    <w:p w14:paraId="5A5AFACB" w14:textId="77777777" w:rsidR="004F0D60" w:rsidRDefault="004F0D60" w:rsidP="004F0D60">
      <w:proofErr w:type="spellStart"/>
      <w:r>
        <w:t>toCoordinate</w:t>
      </w:r>
      <w:proofErr w:type="spellEnd"/>
      <w:r>
        <w:t xml:space="preserve"> index dimensions</w:t>
      </w:r>
    </w:p>
    <w:p w14:paraId="6F541616" w14:textId="77777777" w:rsidR="004F0D60" w:rsidRDefault="004F0D60" w:rsidP="004F0D60">
      <w:r>
        <w:t xml:space="preserve">    | length dimensions == 0 = []</w:t>
      </w:r>
    </w:p>
    <w:p w14:paraId="07E029C1" w14:textId="77777777" w:rsidR="004F0D60" w:rsidRDefault="004F0D60" w:rsidP="004F0D60">
      <w:r>
        <w:t xml:space="preserve">    | otherwise = [div index </w:t>
      </w:r>
      <w:proofErr w:type="spellStart"/>
      <w:r>
        <w:t>dTail</w:t>
      </w:r>
      <w:proofErr w:type="spellEnd"/>
      <w:r>
        <w:t xml:space="preserve">] ++ </w:t>
      </w:r>
      <w:proofErr w:type="spellStart"/>
      <w:r>
        <w:t>toCoordinate</w:t>
      </w:r>
      <w:proofErr w:type="spellEnd"/>
      <w:r>
        <w:t xml:space="preserve"> (mod index </w:t>
      </w:r>
      <w:proofErr w:type="spellStart"/>
      <w:r>
        <w:t>dTail</w:t>
      </w:r>
      <w:proofErr w:type="spellEnd"/>
      <w:r>
        <w:t>) (tail dimensions)</w:t>
      </w:r>
    </w:p>
    <w:p w14:paraId="3DAE89FC" w14:textId="77777777" w:rsidR="004F0D60" w:rsidRDefault="004F0D60" w:rsidP="004F0D60">
      <w:r>
        <w:t xml:space="preserve">        where </w:t>
      </w:r>
      <w:proofErr w:type="spellStart"/>
      <w:r>
        <w:t>dTail</w:t>
      </w:r>
      <w:proofErr w:type="spellEnd"/>
      <w:r>
        <w:t xml:space="preserve"> = product $ tail dimensions</w:t>
      </w:r>
    </w:p>
    <w:p w14:paraId="6BF05D37" w14:textId="77777777" w:rsidR="004F0D60" w:rsidRDefault="004F0D60" w:rsidP="004F0D60"/>
    <w:p w14:paraId="7F34EA8F" w14:textId="77777777" w:rsidR="004F0D60" w:rsidRDefault="004F0D60" w:rsidP="004F0D60">
      <w:r>
        <w:t>--simple 2d matrix multiplication. I split the first matrix into its rows, and the second into its columns, and multiple</w:t>
      </w:r>
    </w:p>
    <w:p w14:paraId="2C17593A" w14:textId="77777777" w:rsidR="004F0D60" w:rsidRPr="004F0D60" w:rsidRDefault="004F0D60" w:rsidP="004F0D60">
      <w:pPr>
        <w:rPr>
          <w:lang w:val="es-ES"/>
        </w:rPr>
      </w:pPr>
      <w:proofErr w:type="gramStart"/>
      <w:r w:rsidRPr="004F0D60">
        <w:rPr>
          <w:lang w:val="es-ES"/>
        </w:rPr>
        <w:t>mm :</w:t>
      </w:r>
      <w:proofErr w:type="gramEnd"/>
      <w:r w:rsidRPr="004F0D60">
        <w:rPr>
          <w:lang w:val="es-ES"/>
        </w:rPr>
        <w:t>: (</w:t>
      </w:r>
      <w:proofErr w:type="spellStart"/>
      <w:r w:rsidRPr="004F0D60">
        <w:rPr>
          <w:lang w:val="es-ES"/>
        </w:rPr>
        <w:t>Num</w:t>
      </w:r>
      <w:proofErr w:type="spellEnd"/>
      <w:r w:rsidRPr="004F0D60">
        <w:rPr>
          <w:lang w:val="es-ES"/>
        </w:rPr>
        <w:t xml:space="preserve"> a) =&gt; Tensor a -&gt; Tensor a -&gt; Tensor a</w:t>
      </w:r>
    </w:p>
    <w:p w14:paraId="16C6C17E" w14:textId="77777777" w:rsidR="004F0D60" w:rsidRDefault="004F0D60" w:rsidP="004F0D60">
      <w:r>
        <w:t>mm (Tensor shape1 info1) t2</w:t>
      </w:r>
      <w:proofErr w:type="gramStart"/>
      <w:r>
        <w:t>@(</w:t>
      </w:r>
      <w:proofErr w:type="gramEnd"/>
      <w:r>
        <w:t xml:space="preserve">Tensor shape2 info2) = Tensor [dim1, dim4] </w:t>
      </w:r>
      <w:proofErr w:type="spellStart"/>
      <w:r>
        <w:t>newInfo</w:t>
      </w:r>
      <w:proofErr w:type="spellEnd"/>
    </w:p>
    <w:p w14:paraId="61F9B3D2" w14:textId="77777777" w:rsidR="004F0D60" w:rsidRDefault="004F0D60" w:rsidP="004F0D60">
      <w:r>
        <w:t xml:space="preserve">    where (dim1, dim2) = (shape</w:t>
      </w:r>
      <w:proofErr w:type="gramStart"/>
      <w:r>
        <w:t>1 !!</w:t>
      </w:r>
      <w:proofErr w:type="gramEnd"/>
      <w:r>
        <w:t xml:space="preserve"> 0, shape</w:t>
      </w:r>
      <w:proofErr w:type="gramStart"/>
      <w:r>
        <w:t>1 !!</w:t>
      </w:r>
      <w:proofErr w:type="gramEnd"/>
      <w:r>
        <w:t xml:space="preserve"> 1)</w:t>
      </w:r>
    </w:p>
    <w:p w14:paraId="43747035" w14:textId="77777777" w:rsidR="004F0D60" w:rsidRDefault="004F0D60" w:rsidP="004F0D60">
      <w:r>
        <w:t xml:space="preserve">          (dim3, dim4) = (shape</w:t>
      </w:r>
      <w:proofErr w:type="gramStart"/>
      <w:r>
        <w:t>2 !!</w:t>
      </w:r>
      <w:proofErr w:type="gramEnd"/>
      <w:r>
        <w:t xml:space="preserve"> 0, shape</w:t>
      </w:r>
      <w:proofErr w:type="gramStart"/>
      <w:r>
        <w:t>2 !!</w:t>
      </w:r>
      <w:proofErr w:type="gramEnd"/>
      <w:r>
        <w:t xml:space="preserve"> 1)</w:t>
      </w:r>
    </w:p>
    <w:p w14:paraId="650170D3" w14:textId="77777777" w:rsidR="004F0D60" w:rsidRDefault="004F0D60" w:rsidP="004F0D60">
      <w:r>
        <w:t xml:space="preserve">          columns = (</w:t>
      </w:r>
      <w:proofErr w:type="spellStart"/>
      <w:r>
        <w:t>splitInto</w:t>
      </w:r>
      <w:proofErr w:type="spellEnd"/>
      <w:r>
        <w:t xml:space="preserve"> (</w:t>
      </w:r>
      <w:proofErr w:type="spellStart"/>
      <w:r>
        <w:t>infoOf</w:t>
      </w:r>
      <w:proofErr w:type="spellEnd"/>
      <w:r>
        <w:t xml:space="preserve"> $ </w:t>
      </w:r>
      <w:proofErr w:type="spellStart"/>
      <w:r>
        <w:t>sd</w:t>
      </w:r>
      <w:proofErr w:type="spellEnd"/>
      <w:r>
        <w:t xml:space="preserve"> t2 [1,0]) dim3)</w:t>
      </w:r>
    </w:p>
    <w:p w14:paraId="03524B1D" w14:textId="77777777" w:rsidR="004F0D60" w:rsidRDefault="004F0D60" w:rsidP="004F0D60">
      <w:r>
        <w:t xml:space="preserve">          </w:t>
      </w:r>
      <w:proofErr w:type="spellStart"/>
      <w:r>
        <w:t>newInfo</w:t>
      </w:r>
      <w:proofErr w:type="spellEnd"/>
      <w:r>
        <w:t xml:space="preserve"> = </w:t>
      </w:r>
      <w:proofErr w:type="spellStart"/>
      <w:r>
        <w:t>foldl</w:t>
      </w:r>
      <w:proofErr w:type="spellEnd"/>
      <w:r>
        <w:t xml:space="preserve"> (\</w:t>
      </w:r>
      <w:proofErr w:type="spellStart"/>
      <w:r>
        <w:t>newInfo</w:t>
      </w:r>
      <w:proofErr w:type="spellEnd"/>
      <w:r>
        <w:t xml:space="preserve"> row -&gt; </w:t>
      </w:r>
      <w:proofErr w:type="spellStart"/>
      <w:r>
        <w:t>newInfo</w:t>
      </w:r>
      <w:proofErr w:type="spellEnd"/>
      <w:r>
        <w:t xml:space="preserve"> ++ map (</w:t>
      </w:r>
      <w:proofErr w:type="spellStart"/>
      <w:r>
        <w:t>vm</w:t>
      </w:r>
      <w:proofErr w:type="spellEnd"/>
      <w:r>
        <w:t xml:space="preserve"> row) columns) [] (</w:t>
      </w:r>
      <w:proofErr w:type="spellStart"/>
      <w:r>
        <w:t>splitInto</w:t>
      </w:r>
      <w:proofErr w:type="spellEnd"/>
      <w:r>
        <w:t xml:space="preserve"> info1 dim2)</w:t>
      </w:r>
    </w:p>
    <w:p w14:paraId="07183FB3" w14:textId="77777777" w:rsidR="004F0D60" w:rsidRDefault="004F0D60" w:rsidP="004F0D60"/>
    <w:p w14:paraId="4850774B" w14:textId="77777777" w:rsidR="004F0D60" w:rsidRDefault="004F0D60" w:rsidP="004F0D60"/>
    <w:p w14:paraId="51FD4ABB" w14:textId="77777777" w:rsidR="004F0D60" w:rsidRDefault="004F0D60" w:rsidP="004F0D60">
      <w:r>
        <w:t>--apply a function elementwise to the corresponding elements of two Tensors</w:t>
      </w:r>
    </w:p>
    <w:p w14:paraId="7D28D853" w14:textId="77777777" w:rsidR="004F0D60" w:rsidRPr="004F0D60" w:rsidRDefault="004F0D60" w:rsidP="004F0D60">
      <w:pPr>
        <w:rPr>
          <w:lang w:val="es-ES"/>
        </w:rPr>
      </w:pPr>
      <w:proofErr w:type="gramStart"/>
      <w:r w:rsidRPr="004F0D60">
        <w:rPr>
          <w:lang w:val="es-ES"/>
        </w:rPr>
        <w:t>te :</w:t>
      </w:r>
      <w:proofErr w:type="gramEnd"/>
      <w:r w:rsidRPr="004F0D60">
        <w:rPr>
          <w:lang w:val="es-ES"/>
        </w:rPr>
        <w:t>: Tensor a -&gt; Tensor a -&gt; (a -&gt; a -&gt; a) -&gt; Tensor a</w:t>
      </w:r>
    </w:p>
    <w:p w14:paraId="22FFD3AD" w14:textId="77777777" w:rsidR="004F0D60" w:rsidRDefault="004F0D60" w:rsidP="004F0D60">
      <w:proofErr w:type="spellStart"/>
      <w:r>
        <w:t>te</w:t>
      </w:r>
      <w:proofErr w:type="spellEnd"/>
      <w:r>
        <w:t xml:space="preserve"> t1</w:t>
      </w:r>
      <w:proofErr w:type="gramStart"/>
      <w:r>
        <w:t>@(</w:t>
      </w:r>
      <w:proofErr w:type="gramEnd"/>
      <w:r>
        <w:t xml:space="preserve">Tensor s1 i1) t2@(Tensor s2 i2) </w:t>
      </w:r>
      <w:proofErr w:type="spellStart"/>
      <w:r>
        <w:t>func</w:t>
      </w:r>
      <w:proofErr w:type="spellEnd"/>
      <w:r>
        <w:t xml:space="preserve"> = Tensor s1 (</w:t>
      </w:r>
      <w:proofErr w:type="spellStart"/>
      <w:r>
        <w:t>zipWith</w:t>
      </w:r>
      <w:proofErr w:type="spellEnd"/>
      <w:r>
        <w:t xml:space="preserve"> (</w:t>
      </w:r>
      <w:proofErr w:type="spellStart"/>
      <w:r>
        <w:t>func</w:t>
      </w:r>
      <w:proofErr w:type="spellEnd"/>
      <w:r>
        <w:t xml:space="preserve">) i1 i2)          </w:t>
      </w:r>
    </w:p>
    <w:p w14:paraId="4B686080" w14:textId="77777777" w:rsidR="004F0D60" w:rsidRDefault="004F0D60" w:rsidP="004F0D60">
      <w:r>
        <w:t xml:space="preserve">         </w:t>
      </w:r>
    </w:p>
    <w:p w14:paraId="7E4AE15E" w14:textId="77777777" w:rsidR="004F0D60" w:rsidRDefault="004F0D60" w:rsidP="004F0D60">
      <w:r>
        <w:t xml:space="preserve">--elementwise tensor addition         </w:t>
      </w:r>
    </w:p>
    <w:p w14:paraId="19B4CF4F" w14:textId="77777777" w:rsidR="004F0D60" w:rsidRPr="00707C20" w:rsidRDefault="004F0D60" w:rsidP="004F0D60">
      <w:pPr>
        <w:rPr>
          <w:lang w:val="es-ES"/>
        </w:rPr>
      </w:pPr>
      <w:proofErr w:type="spellStart"/>
      <w:proofErr w:type="gramStart"/>
      <w:r w:rsidRPr="00707C20">
        <w:rPr>
          <w:lang w:val="es-ES"/>
        </w:rPr>
        <w:t>ta</w:t>
      </w:r>
      <w:proofErr w:type="spellEnd"/>
      <w:r w:rsidRPr="00707C20">
        <w:rPr>
          <w:lang w:val="es-ES"/>
        </w:rPr>
        <w:t xml:space="preserve"> :</w:t>
      </w:r>
      <w:proofErr w:type="gramEnd"/>
      <w:r w:rsidRPr="00707C20">
        <w:rPr>
          <w:lang w:val="es-ES"/>
        </w:rPr>
        <w:t>: (</w:t>
      </w:r>
      <w:proofErr w:type="spellStart"/>
      <w:r w:rsidRPr="00707C20">
        <w:rPr>
          <w:lang w:val="es-ES"/>
        </w:rPr>
        <w:t>Num</w:t>
      </w:r>
      <w:proofErr w:type="spellEnd"/>
      <w:r w:rsidRPr="00707C20">
        <w:rPr>
          <w:lang w:val="es-ES"/>
        </w:rPr>
        <w:t xml:space="preserve"> a) =&gt; Tensor a -&gt; Tensor a -&gt; Tensor a</w:t>
      </w:r>
    </w:p>
    <w:p w14:paraId="4881BC6D" w14:textId="77777777" w:rsidR="004F0D60" w:rsidRPr="00707C20" w:rsidRDefault="004F0D60" w:rsidP="004F0D60">
      <w:pPr>
        <w:rPr>
          <w:lang w:val="es-ES"/>
        </w:rPr>
      </w:pPr>
      <w:proofErr w:type="spellStart"/>
      <w:r w:rsidRPr="00707C20">
        <w:rPr>
          <w:lang w:val="es-ES"/>
        </w:rPr>
        <w:lastRenderedPageBreak/>
        <w:t>ta</w:t>
      </w:r>
      <w:proofErr w:type="spellEnd"/>
      <w:r w:rsidRPr="00707C20">
        <w:rPr>
          <w:lang w:val="es-ES"/>
        </w:rPr>
        <w:t xml:space="preserve"> t1 t2 = te t1 t2 (+)</w:t>
      </w:r>
    </w:p>
    <w:p w14:paraId="34267A50" w14:textId="77777777" w:rsidR="004F0D60" w:rsidRPr="00707C20" w:rsidRDefault="004F0D60" w:rsidP="004F0D60">
      <w:pPr>
        <w:rPr>
          <w:lang w:val="es-ES"/>
        </w:rPr>
      </w:pPr>
    </w:p>
    <w:p w14:paraId="432F2B4D" w14:textId="77777777" w:rsidR="004F0D60" w:rsidRPr="00707C20" w:rsidRDefault="004F0D60" w:rsidP="004F0D60">
      <w:pPr>
        <w:rPr>
          <w:lang w:val="es-ES"/>
        </w:rPr>
      </w:pPr>
      <w:r w:rsidRPr="00707C20">
        <w:rPr>
          <w:lang w:val="es-ES"/>
        </w:rPr>
        <w:t>--</w:t>
      </w:r>
      <w:proofErr w:type="spellStart"/>
      <w:r w:rsidRPr="00707C20">
        <w:rPr>
          <w:lang w:val="es-ES"/>
        </w:rPr>
        <w:t>elementwise</w:t>
      </w:r>
      <w:proofErr w:type="spellEnd"/>
      <w:r w:rsidRPr="00707C20">
        <w:rPr>
          <w:lang w:val="es-ES"/>
        </w:rPr>
        <w:t xml:space="preserve"> tensor </w:t>
      </w:r>
      <w:proofErr w:type="spellStart"/>
      <w:r w:rsidRPr="00707C20">
        <w:rPr>
          <w:lang w:val="es-ES"/>
        </w:rPr>
        <w:t>multiplication</w:t>
      </w:r>
      <w:proofErr w:type="spellEnd"/>
      <w:r w:rsidRPr="00707C20">
        <w:rPr>
          <w:lang w:val="es-ES"/>
        </w:rPr>
        <w:t xml:space="preserve">: </w:t>
      </w:r>
      <w:proofErr w:type="spellStart"/>
      <w:r w:rsidRPr="00707C20">
        <w:rPr>
          <w:lang w:val="es-ES"/>
        </w:rPr>
        <w:t>Hadamard</w:t>
      </w:r>
      <w:proofErr w:type="spellEnd"/>
      <w:r w:rsidRPr="00707C20">
        <w:rPr>
          <w:lang w:val="es-ES"/>
        </w:rPr>
        <w:t xml:space="preserve"> </w:t>
      </w:r>
      <w:proofErr w:type="spellStart"/>
      <w:r w:rsidRPr="00707C20">
        <w:rPr>
          <w:lang w:val="es-ES"/>
        </w:rPr>
        <w:t>product</w:t>
      </w:r>
      <w:proofErr w:type="spellEnd"/>
    </w:p>
    <w:p w14:paraId="039CF375" w14:textId="77777777" w:rsidR="004F0D60" w:rsidRPr="00707C20" w:rsidRDefault="004F0D60" w:rsidP="004F0D60">
      <w:pPr>
        <w:rPr>
          <w:lang w:val="es-ES"/>
        </w:rPr>
      </w:pPr>
      <w:proofErr w:type="spellStart"/>
      <w:proofErr w:type="gramStart"/>
      <w:r w:rsidRPr="00707C20">
        <w:rPr>
          <w:lang w:val="es-ES"/>
        </w:rPr>
        <w:t>tm</w:t>
      </w:r>
      <w:proofErr w:type="spellEnd"/>
      <w:r w:rsidRPr="00707C20">
        <w:rPr>
          <w:lang w:val="es-ES"/>
        </w:rPr>
        <w:t xml:space="preserve"> :</w:t>
      </w:r>
      <w:proofErr w:type="gramEnd"/>
      <w:r w:rsidRPr="00707C20">
        <w:rPr>
          <w:lang w:val="es-ES"/>
        </w:rPr>
        <w:t>: (</w:t>
      </w:r>
      <w:proofErr w:type="spellStart"/>
      <w:r w:rsidRPr="00707C20">
        <w:rPr>
          <w:lang w:val="es-ES"/>
        </w:rPr>
        <w:t>Num</w:t>
      </w:r>
      <w:proofErr w:type="spellEnd"/>
      <w:r w:rsidRPr="00707C20">
        <w:rPr>
          <w:lang w:val="es-ES"/>
        </w:rPr>
        <w:t xml:space="preserve"> a) =&gt; Tensor a -&gt; Tensor a -&gt; Tensor a</w:t>
      </w:r>
    </w:p>
    <w:p w14:paraId="373471BF" w14:textId="77777777" w:rsidR="004F0D60" w:rsidRPr="00707C20" w:rsidRDefault="004F0D60" w:rsidP="004F0D60">
      <w:pPr>
        <w:rPr>
          <w:lang w:val="es-ES"/>
        </w:rPr>
      </w:pPr>
      <w:proofErr w:type="spellStart"/>
      <w:r w:rsidRPr="00707C20">
        <w:rPr>
          <w:lang w:val="es-ES"/>
        </w:rPr>
        <w:t>tm</w:t>
      </w:r>
      <w:proofErr w:type="spellEnd"/>
      <w:r w:rsidRPr="00707C20">
        <w:rPr>
          <w:lang w:val="es-ES"/>
        </w:rPr>
        <w:t xml:space="preserve"> t1 t2 = te t1 t2 (*)</w:t>
      </w:r>
    </w:p>
    <w:p w14:paraId="71FC8699" w14:textId="77777777" w:rsidR="004F0D60" w:rsidRPr="00707C20" w:rsidRDefault="004F0D60" w:rsidP="004F0D60">
      <w:pPr>
        <w:rPr>
          <w:lang w:val="es-ES"/>
        </w:rPr>
      </w:pPr>
      <w:r w:rsidRPr="00707C20">
        <w:rPr>
          <w:lang w:val="es-ES"/>
        </w:rPr>
        <w:t xml:space="preserve">         </w:t>
      </w:r>
    </w:p>
    <w:p w14:paraId="7FC49018" w14:textId="77777777" w:rsidR="004F0D60" w:rsidRDefault="004F0D60" w:rsidP="004F0D60">
      <w:r>
        <w:t>--tensor contraction. multiple of all the elements. ahh</w:t>
      </w:r>
    </w:p>
    <w:p w14:paraId="32D8D3F1" w14:textId="77777777" w:rsidR="004F0D60" w:rsidRDefault="004F0D60" w:rsidP="004F0D60">
      <w:r>
        <w:t>--takes in tensors t1 and t2 and an "overlap," the number of dimensions shared between the two. The resultant tensor is t3. Say t1 is dimensions (</w:t>
      </w:r>
      <w:proofErr w:type="spellStart"/>
      <w:proofErr w:type="gramStart"/>
      <w:r>
        <w:t>a,b</w:t>
      </w:r>
      <w:proofErr w:type="gramEnd"/>
      <w:r>
        <w:t>,c</w:t>
      </w:r>
      <w:proofErr w:type="spellEnd"/>
      <w:r>
        <w:t>) and t2 is dimensions (</w:t>
      </w:r>
      <w:proofErr w:type="spellStart"/>
      <w:r>
        <w:t>c,b,d</w:t>
      </w:r>
      <w:proofErr w:type="spellEnd"/>
      <w:r>
        <w:t>). We have overlap 2. This means that t3 has dimensions (</w:t>
      </w:r>
      <w:proofErr w:type="spellStart"/>
      <w:proofErr w:type="gramStart"/>
      <w:r>
        <w:t>a,d</w:t>
      </w:r>
      <w:proofErr w:type="spellEnd"/>
      <w:proofErr w:type="gramEnd"/>
      <w:r>
        <w:t>) because we "contract" the overlapping dimensions, aka do this: t3(a0,d0) = sum(</w:t>
      </w:r>
      <w:proofErr w:type="spellStart"/>
      <w:r>
        <w:t>b,c</w:t>
      </w:r>
      <w:proofErr w:type="spellEnd"/>
      <w:r>
        <w:t>) (t1(a0,b,c) * t2(c,b,d0))</w:t>
      </w:r>
    </w:p>
    <w:p w14:paraId="43479BB1" w14:textId="77777777" w:rsidR="004F0D60" w:rsidRDefault="004F0D60" w:rsidP="004F0D60">
      <w:r>
        <w:t>--</w:t>
      </w:r>
      <w:proofErr w:type="spellStart"/>
      <w:r>
        <w:t>frontCoordinates</w:t>
      </w:r>
      <w:proofErr w:type="spellEnd"/>
      <w:r>
        <w:t xml:space="preserve"> are the list of every t1(a</w:t>
      </w:r>
      <w:proofErr w:type="gramStart"/>
      <w:r>
        <w:t>0,b</w:t>
      </w:r>
      <w:proofErr w:type="gramEnd"/>
      <w:r>
        <w:t xml:space="preserve">,c), and </w:t>
      </w:r>
      <w:proofErr w:type="spellStart"/>
      <w:r>
        <w:t>backCoordinates</w:t>
      </w:r>
      <w:proofErr w:type="spellEnd"/>
      <w:r>
        <w:t xml:space="preserve"> are the list of every t2(c,b,d0). I then multiply every value at corresponding </w:t>
      </w:r>
      <w:proofErr w:type="spellStart"/>
      <w:r>
        <w:t>frontCoordinates</w:t>
      </w:r>
      <w:proofErr w:type="spellEnd"/>
      <w:r>
        <w:t>/</w:t>
      </w:r>
      <w:proofErr w:type="spellStart"/>
      <w:r>
        <w:t>backCoordinates</w:t>
      </w:r>
      <w:proofErr w:type="spellEnd"/>
      <w:r>
        <w:t>, such as (a0, 1 ,2) and (2, 1, d0), and the sum of that is the value of t3 at (a0, d0). I do this for every combination of a and d and map those results to a new tensor with shape (shape1 with the overlap dimensions dropped, + shape2 with overlap dimensions dropped)</w:t>
      </w:r>
    </w:p>
    <w:p w14:paraId="2D2CB8A8" w14:textId="77777777" w:rsidR="004F0D60" w:rsidRDefault="004F0D60" w:rsidP="004F0D60">
      <w:r>
        <w:t>tc</w:t>
      </w:r>
      <w:proofErr w:type="gramStart"/>
      <w:r>
        <w:t>2 :</w:t>
      </w:r>
      <w:proofErr w:type="gramEnd"/>
      <w:r>
        <w:t>: (Num a, Show a) =&gt; Tensor a -&gt; Tensor a -&gt; Int -&gt; Tensor a</w:t>
      </w:r>
    </w:p>
    <w:p w14:paraId="27B4D954" w14:textId="77777777" w:rsidR="004F0D60" w:rsidRDefault="004F0D60" w:rsidP="004F0D60">
      <w:r>
        <w:t>tc2 t1</w:t>
      </w:r>
      <w:proofErr w:type="gramStart"/>
      <w:r>
        <w:t>@(</w:t>
      </w:r>
      <w:proofErr w:type="gramEnd"/>
      <w:r>
        <w:t xml:space="preserve">Tensor shape1 info1) t2@(Tensor shape2 info2) overlap = Tensor </w:t>
      </w:r>
      <w:proofErr w:type="spellStart"/>
      <w:r>
        <w:t>newShape</w:t>
      </w:r>
      <w:proofErr w:type="spellEnd"/>
      <w:r>
        <w:t xml:space="preserve"> </w:t>
      </w:r>
      <w:proofErr w:type="spellStart"/>
      <w:r>
        <w:t>newInfo</w:t>
      </w:r>
      <w:proofErr w:type="spellEnd"/>
    </w:p>
    <w:p w14:paraId="60022C41" w14:textId="77777777" w:rsidR="004F0D60" w:rsidRDefault="004F0D60" w:rsidP="004F0D60">
      <w:r>
        <w:t xml:space="preserve">        where (fs1, bs1) = </w:t>
      </w:r>
      <w:proofErr w:type="spellStart"/>
      <w:r>
        <w:t>splitAt</w:t>
      </w:r>
      <w:proofErr w:type="spellEnd"/>
      <w:r>
        <w:t xml:space="preserve"> ((length shape1) - overlap) shape1</w:t>
      </w:r>
    </w:p>
    <w:p w14:paraId="4E68910E" w14:textId="77777777" w:rsidR="004F0D60" w:rsidRDefault="004F0D60" w:rsidP="004F0D60">
      <w:r>
        <w:t xml:space="preserve">              (fs2, bs2) = </w:t>
      </w:r>
      <w:proofErr w:type="spellStart"/>
      <w:r>
        <w:t>splitAt</w:t>
      </w:r>
      <w:proofErr w:type="spellEnd"/>
      <w:r>
        <w:t xml:space="preserve"> overlap shape2</w:t>
      </w:r>
    </w:p>
    <w:p w14:paraId="1C919EF4" w14:textId="77777777" w:rsidR="004F0D60" w:rsidRDefault="004F0D60" w:rsidP="004F0D60">
      <w:r>
        <w:t xml:space="preserve">              </w:t>
      </w:r>
      <w:proofErr w:type="spellStart"/>
      <w:r>
        <w:t>newShape</w:t>
      </w:r>
      <w:proofErr w:type="spellEnd"/>
      <w:r>
        <w:t xml:space="preserve"> = fs1 ++ bs2</w:t>
      </w:r>
    </w:p>
    <w:p w14:paraId="198BBA74" w14:textId="77777777" w:rsidR="004F0D60" w:rsidRDefault="004F0D60" w:rsidP="004F0D60">
      <w:r>
        <w:t xml:space="preserve">              </w:t>
      </w:r>
      <w:proofErr w:type="spellStart"/>
      <w:r>
        <w:t>getValue</w:t>
      </w:r>
      <w:proofErr w:type="spellEnd"/>
      <w:r>
        <w:t xml:space="preserve"> </w:t>
      </w:r>
      <w:proofErr w:type="spellStart"/>
      <w:r>
        <w:t>newCoordinates</w:t>
      </w:r>
      <w:proofErr w:type="spellEnd"/>
      <w:r>
        <w:t xml:space="preserve"> = (sum $ (</w:t>
      </w:r>
      <w:proofErr w:type="spellStart"/>
      <w:r>
        <w:t>zipWith</w:t>
      </w:r>
      <w:proofErr w:type="spellEnd"/>
      <w:r>
        <w:t xml:space="preserve"> (*) (map (</w:t>
      </w:r>
      <w:proofErr w:type="spellStart"/>
      <w:r>
        <w:t>valueAt</w:t>
      </w:r>
      <w:proofErr w:type="spellEnd"/>
      <w:r>
        <w:t xml:space="preserve"> t1 $) (</w:t>
      </w:r>
      <w:proofErr w:type="spellStart"/>
      <w:r>
        <w:t>frontCoordinates</w:t>
      </w:r>
      <w:proofErr w:type="spellEnd"/>
      <w:r>
        <w:t xml:space="preserve"> </w:t>
      </w:r>
      <w:proofErr w:type="spellStart"/>
      <w:r>
        <w:t>newCoordinates</w:t>
      </w:r>
      <w:proofErr w:type="spellEnd"/>
      <w:r>
        <w:t>)) (map (</w:t>
      </w:r>
      <w:proofErr w:type="spellStart"/>
      <w:r>
        <w:t>valueAt</w:t>
      </w:r>
      <w:proofErr w:type="spellEnd"/>
      <w:r>
        <w:t xml:space="preserve"> t2 $) (</w:t>
      </w:r>
      <w:proofErr w:type="spellStart"/>
      <w:r>
        <w:t>backCoordinates</w:t>
      </w:r>
      <w:proofErr w:type="spellEnd"/>
      <w:r>
        <w:t xml:space="preserve"> </w:t>
      </w:r>
      <w:proofErr w:type="spellStart"/>
      <w:r>
        <w:t>newCoordinates</w:t>
      </w:r>
      <w:proofErr w:type="spellEnd"/>
      <w:r>
        <w:t>))))</w:t>
      </w:r>
    </w:p>
    <w:p w14:paraId="207CB661" w14:textId="77777777" w:rsidR="004F0D60" w:rsidRDefault="004F0D60" w:rsidP="004F0D60">
      <w:r>
        <w:t xml:space="preserve">              </w:t>
      </w:r>
      <w:proofErr w:type="spellStart"/>
      <w:r>
        <w:t>frontCoordinates</w:t>
      </w:r>
      <w:proofErr w:type="spellEnd"/>
      <w:r>
        <w:t xml:space="preserve"> </w:t>
      </w:r>
      <w:proofErr w:type="spellStart"/>
      <w:r>
        <w:t>newCoordinates</w:t>
      </w:r>
      <w:proofErr w:type="spellEnd"/>
      <w:r>
        <w:t xml:space="preserve"> = map (\a -&gt; (take </w:t>
      </w:r>
      <w:proofErr w:type="spellStart"/>
      <w:r>
        <w:t>halfLength</w:t>
      </w:r>
      <w:proofErr w:type="spellEnd"/>
      <w:r>
        <w:t xml:space="preserve"> </w:t>
      </w:r>
      <w:proofErr w:type="spellStart"/>
      <w:r>
        <w:t>newCoordinates</w:t>
      </w:r>
      <w:proofErr w:type="spellEnd"/>
      <w:r>
        <w:t xml:space="preserve">) ++ </w:t>
      </w:r>
      <w:proofErr w:type="spellStart"/>
      <w:r>
        <w:t>toCoordinate</w:t>
      </w:r>
      <w:proofErr w:type="spellEnd"/>
      <w:r>
        <w:t xml:space="preserve"> a bs1) (pp bs1)</w:t>
      </w:r>
    </w:p>
    <w:p w14:paraId="6B6D7097" w14:textId="77777777" w:rsidR="004F0D60" w:rsidRDefault="004F0D60" w:rsidP="004F0D60">
      <w:r>
        <w:t xml:space="preserve">              </w:t>
      </w:r>
      <w:proofErr w:type="spellStart"/>
      <w:r>
        <w:t>backCoordinates</w:t>
      </w:r>
      <w:proofErr w:type="spellEnd"/>
      <w:r>
        <w:t xml:space="preserve"> </w:t>
      </w:r>
      <w:proofErr w:type="spellStart"/>
      <w:r>
        <w:t>newCoordinates</w:t>
      </w:r>
      <w:proofErr w:type="spellEnd"/>
      <w:r>
        <w:t xml:space="preserve"> = map (\a -&gt; (reverse $ </w:t>
      </w:r>
      <w:proofErr w:type="spellStart"/>
      <w:r>
        <w:t>toCoordinate</w:t>
      </w:r>
      <w:proofErr w:type="spellEnd"/>
      <w:r>
        <w:t xml:space="preserve"> a fs2) ++ (drop </w:t>
      </w:r>
      <w:proofErr w:type="spellStart"/>
      <w:r>
        <w:t>halfLength</w:t>
      </w:r>
      <w:proofErr w:type="spellEnd"/>
      <w:r>
        <w:t xml:space="preserve"> </w:t>
      </w:r>
      <w:proofErr w:type="spellStart"/>
      <w:r>
        <w:t>newCoordinates</w:t>
      </w:r>
      <w:proofErr w:type="spellEnd"/>
      <w:r>
        <w:t>)) (pp fs2)</w:t>
      </w:r>
    </w:p>
    <w:p w14:paraId="60854A63" w14:textId="77777777" w:rsidR="004F0D60" w:rsidRDefault="004F0D60" w:rsidP="004F0D60">
      <w:r>
        <w:t xml:space="preserve">              </w:t>
      </w:r>
      <w:proofErr w:type="spellStart"/>
      <w:r>
        <w:t>newInfo</w:t>
      </w:r>
      <w:proofErr w:type="spellEnd"/>
      <w:r>
        <w:t xml:space="preserve"> = map (\</w:t>
      </w:r>
      <w:proofErr w:type="spellStart"/>
      <w:r>
        <w:t>newInfoIndex</w:t>
      </w:r>
      <w:proofErr w:type="spellEnd"/>
      <w:r>
        <w:t xml:space="preserve"> -&gt; </w:t>
      </w:r>
      <w:proofErr w:type="spellStart"/>
      <w:r>
        <w:t>getValue</w:t>
      </w:r>
      <w:proofErr w:type="spellEnd"/>
      <w:r>
        <w:t xml:space="preserve"> $ </w:t>
      </w:r>
      <w:proofErr w:type="spellStart"/>
      <w:r>
        <w:t>toCoordinate</w:t>
      </w:r>
      <w:proofErr w:type="spellEnd"/>
      <w:r>
        <w:t xml:space="preserve"> </w:t>
      </w:r>
      <w:proofErr w:type="spellStart"/>
      <w:r>
        <w:t>newInfoIndex</w:t>
      </w:r>
      <w:proofErr w:type="spellEnd"/>
      <w:r>
        <w:t xml:space="preserve"> </w:t>
      </w:r>
      <w:proofErr w:type="spellStart"/>
      <w:r>
        <w:t>newShape</w:t>
      </w:r>
      <w:proofErr w:type="spellEnd"/>
      <w:r>
        <w:t xml:space="preserve">) (pp </w:t>
      </w:r>
      <w:proofErr w:type="spellStart"/>
      <w:r>
        <w:t>newShape</w:t>
      </w:r>
      <w:proofErr w:type="spellEnd"/>
      <w:r>
        <w:t>)</w:t>
      </w:r>
    </w:p>
    <w:p w14:paraId="468E21D5" w14:textId="1530688D" w:rsidR="00331C23" w:rsidRDefault="004F0D60" w:rsidP="004F0D60">
      <w:r>
        <w:t xml:space="preserve">              </w:t>
      </w:r>
      <w:proofErr w:type="spellStart"/>
      <w:r>
        <w:t>halfLength</w:t>
      </w:r>
      <w:proofErr w:type="spellEnd"/>
      <w:r>
        <w:t xml:space="preserve"> = div (length </w:t>
      </w:r>
      <w:proofErr w:type="spellStart"/>
      <w:r>
        <w:t>newShape</w:t>
      </w:r>
      <w:proofErr w:type="spellEnd"/>
      <w:r>
        <w:t>) 2</w:t>
      </w:r>
    </w:p>
    <w:p w14:paraId="7D27A6CF" w14:textId="75375F3D" w:rsidR="004F0D60" w:rsidRDefault="004F0D60" w:rsidP="004F0D60"/>
    <w:p w14:paraId="684D93BB" w14:textId="03294E6B" w:rsidR="004F0D60" w:rsidRDefault="004F0D60" w:rsidP="004F0D60"/>
    <w:p w14:paraId="62B21E69" w14:textId="66457D2F" w:rsidR="004F0D60" w:rsidRDefault="004F0D60" w:rsidP="004F0D60"/>
    <w:p w14:paraId="12E05928" w14:textId="43C90848" w:rsidR="004F0D60" w:rsidRDefault="004F0D60" w:rsidP="004F0D60"/>
    <w:p w14:paraId="124F8734" w14:textId="10028F97" w:rsidR="004F0D60" w:rsidRDefault="004F0D60" w:rsidP="004F0D60"/>
    <w:p w14:paraId="4D4B4216" w14:textId="5B33229A" w:rsidR="004F0D60" w:rsidRDefault="004F0D60" w:rsidP="004F0D60"/>
    <w:p w14:paraId="53C35B44" w14:textId="08911A12" w:rsidR="004F0D60" w:rsidRDefault="004F0D60" w:rsidP="004F0D60"/>
    <w:p w14:paraId="41A1DA43" w14:textId="793F1F3E" w:rsidR="004F0D60" w:rsidRDefault="004F0D60" w:rsidP="004F0D60"/>
    <w:p w14:paraId="0F425717" w14:textId="061B1CB7" w:rsidR="004F0D60" w:rsidRDefault="004F0D60" w:rsidP="004F0D60">
      <w:pPr>
        <w:pStyle w:val="Heading1"/>
      </w:pPr>
      <w:r>
        <w:t>Appendix B</w:t>
      </w:r>
    </w:p>
    <w:p w14:paraId="59DBD597" w14:textId="77777777" w:rsidR="004F0D60" w:rsidRDefault="004F0D60" w:rsidP="004F0D60">
      <w:r>
        <w:t xml:space="preserve">import </w:t>
      </w:r>
      <w:proofErr w:type="spellStart"/>
      <w:r>
        <w:t>LinearAlgebra</w:t>
      </w:r>
      <w:proofErr w:type="spellEnd"/>
    </w:p>
    <w:p w14:paraId="619DEE80" w14:textId="77777777" w:rsidR="004F0D60" w:rsidRDefault="004F0D60" w:rsidP="004F0D60"/>
    <w:p w14:paraId="02D38CE1" w14:textId="77777777" w:rsidR="004F0D60" w:rsidRDefault="004F0D60" w:rsidP="004F0D60">
      <w:r>
        <w:t>type Layer = ((</w:t>
      </w:r>
      <w:proofErr w:type="spellStart"/>
      <w:r>
        <w:t>Acti</w:t>
      </w:r>
      <w:proofErr w:type="spellEnd"/>
      <w:r>
        <w:t>, Flavor), [Tensor Double])</w:t>
      </w:r>
    </w:p>
    <w:p w14:paraId="08D04831" w14:textId="77777777" w:rsidR="004F0D60" w:rsidRDefault="004F0D60" w:rsidP="004F0D60">
      <w:r>
        <w:t xml:space="preserve">data </w:t>
      </w:r>
      <w:proofErr w:type="spellStart"/>
      <w:r>
        <w:t>Acti</w:t>
      </w:r>
      <w:proofErr w:type="spellEnd"/>
      <w:r>
        <w:t xml:space="preserve"> = Tanh | Sigmoid | </w:t>
      </w:r>
      <w:proofErr w:type="spellStart"/>
      <w:r>
        <w:t>Relu</w:t>
      </w:r>
      <w:proofErr w:type="spellEnd"/>
      <w:r>
        <w:t xml:space="preserve"> deriving Show</w:t>
      </w:r>
    </w:p>
    <w:p w14:paraId="396E38F9" w14:textId="77777777" w:rsidR="004F0D60" w:rsidRDefault="004F0D60" w:rsidP="004F0D60">
      <w:r>
        <w:t xml:space="preserve">data Flavor = Feed | Recur | </w:t>
      </w:r>
      <w:proofErr w:type="spellStart"/>
      <w:r>
        <w:t>Convol</w:t>
      </w:r>
      <w:proofErr w:type="spellEnd"/>
      <w:r>
        <w:t xml:space="preserve"> deriving Show</w:t>
      </w:r>
    </w:p>
    <w:p w14:paraId="548C89A1" w14:textId="77777777" w:rsidR="004F0D60" w:rsidRDefault="004F0D60" w:rsidP="004F0D60"/>
    <w:p w14:paraId="2E88C699" w14:textId="77777777" w:rsidR="004F0D60" w:rsidRDefault="004F0D60" w:rsidP="004F0D60">
      <w:proofErr w:type="spellStart"/>
      <w:proofErr w:type="gramStart"/>
      <w:r>
        <w:t>crossEntropy</w:t>
      </w:r>
      <w:proofErr w:type="spellEnd"/>
      <w:r>
        <w:t xml:space="preserve"> :</w:t>
      </w:r>
      <w:proofErr w:type="gramEnd"/>
      <w:r>
        <w:t>: Double -&gt; Double -&gt; Double</w:t>
      </w:r>
    </w:p>
    <w:p w14:paraId="50379EA4" w14:textId="77777777" w:rsidR="004F0D60" w:rsidRDefault="004F0D60" w:rsidP="004F0D60">
      <w:proofErr w:type="spellStart"/>
      <w:r>
        <w:t>crossEntropy</w:t>
      </w:r>
      <w:proofErr w:type="spellEnd"/>
      <w:r>
        <w:t xml:space="preserve"> activation target = negate $ (target * (log activation)) + ((1.0 - target) * (log $ 1.0 - activation)) </w:t>
      </w:r>
    </w:p>
    <w:p w14:paraId="00CDE93A" w14:textId="77777777" w:rsidR="004F0D60" w:rsidRDefault="004F0D60" w:rsidP="004F0D60"/>
    <w:p w14:paraId="7678FBE8" w14:textId="77777777" w:rsidR="004F0D60" w:rsidRDefault="004F0D60" w:rsidP="004F0D60">
      <w:proofErr w:type="gramStart"/>
      <w:r>
        <w:t>sigmoid :</w:t>
      </w:r>
      <w:proofErr w:type="gramEnd"/>
      <w:r>
        <w:t>: Double -&gt; Double</w:t>
      </w:r>
    </w:p>
    <w:p w14:paraId="1A64E913" w14:textId="77777777" w:rsidR="004F0D60" w:rsidRDefault="004F0D60" w:rsidP="004F0D60">
      <w:r>
        <w:t>sigmoid number = 1.0 / (1.0 + (exp number))</w:t>
      </w:r>
    </w:p>
    <w:p w14:paraId="2C4E2B3C" w14:textId="77777777" w:rsidR="004F0D60" w:rsidRDefault="004F0D60" w:rsidP="004F0D60"/>
    <w:p w14:paraId="4DDD7284" w14:textId="77777777" w:rsidR="004F0D60" w:rsidRDefault="004F0D60" w:rsidP="004F0D60">
      <w:proofErr w:type="spellStart"/>
      <w:proofErr w:type="gramStart"/>
      <w:r>
        <w:t>sigmoidD</w:t>
      </w:r>
      <w:proofErr w:type="spellEnd"/>
      <w:r>
        <w:t xml:space="preserve"> :</w:t>
      </w:r>
      <w:proofErr w:type="gramEnd"/>
      <w:r>
        <w:t>: Double -&gt; Double</w:t>
      </w:r>
    </w:p>
    <w:p w14:paraId="437F0400" w14:textId="77777777" w:rsidR="004F0D60" w:rsidRDefault="004F0D60" w:rsidP="004F0D60">
      <w:proofErr w:type="spellStart"/>
      <w:r>
        <w:t>sigmoidD</w:t>
      </w:r>
      <w:proofErr w:type="spellEnd"/>
      <w:r>
        <w:t xml:space="preserve"> number = negate $ (exp number) * ((1 + (exp number)) ^ (-2))</w:t>
      </w:r>
    </w:p>
    <w:p w14:paraId="7AC949DD" w14:textId="77777777" w:rsidR="004F0D60" w:rsidRDefault="004F0D60" w:rsidP="004F0D60"/>
    <w:p w14:paraId="1723A9A2" w14:textId="77777777" w:rsidR="004F0D60" w:rsidRDefault="004F0D60" w:rsidP="004F0D60">
      <w:r>
        <w:t xml:space="preserve">type Transform a = ((Tensor a -&gt; Tensor a), (Tensor a -&gt; Tensor a)) </w:t>
      </w:r>
    </w:p>
    <w:p w14:paraId="68CACA4E" w14:textId="77777777" w:rsidR="004F0D60" w:rsidRDefault="004F0D60" w:rsidP="004F0D60"/>
    <w:p w14:paraId="46C004AD" w14:textId="77777777" w:rsidR="004F0D60" w:rsidRDefault="004F0D60" w:rsidP="004F0D60">
      <w:proofErr w:type="gramStart"/>
      <w:r>
        <w:t>feed :</w:t>
      </w:r>
      <w:proofErr w:type="gramEnd"/>
      <w:r>
        <w:t xml:space="preserve">: (Num a) =&gt; Tensor a -&gt; Tensor a -&gt; Tensor a -&gt; Tensor a </w:t>
      </w:r>
    </w:p>
    <w:p w14:paraId="4F8041BB" w14:textId="77777777" w:rsidR="004F0D60" w:rsidRDefault="004F0D60" w:rsidP="004F0D60">
      <w:r>
        <w:t>feed input weight bias = ta (mm input (</w:t>
      </w:r>
      <w:proofErr w:type="spellStart"/>
      <w:r>
        <w:t>sd</w:t>
      </w:r>
      <w:proofErr w:type="spellEnd"/>
      <w:r>
        <w:t xml:space="preserve"> weight [1,0])) bias</w:t>
      </w:r>
    </w:p>
    <w:p w14:paraId="0952CC9E" w14:textId="77777777" w:rsidR="004F0D60" w:rsidRDefault="004F0D60" w:rsidP="004F0D60"/>
    <w:p w14:paraId="48808E1C" w14:textId="77777777" w:rsidR="004F0D60" w:rsidRDefault="004F0D60" w:rsidP="004F0D60">
      <w:proofErr w:type="spellStart"/>
      <w:r>
        <w:t>feedRelu</w:t>
      </w:r>
      <w:proofErr w:type="spellEnd"/>
      <w:r>
        <w:t xml:space="preserve"> w b = feed2 w b (\a -&gt; maximum a 0.0)</w:t>
      </w:r>
    </w:p>
    <w:p w14:paraId="06D8914E" w14:textId="77777777" w:rsidR="004F0D60" w:rsidRDefault="004F0D60" w:rsidP="004F0D60">
      <w:proofErr w:type="spellStart"/>
      <w:r>
        <w:t>feedSigmoid</w:t>
      </w:r>
      <w:proofErr w:type="spellEnd"/>
      <w:r>
        <w:t xml:space="preserve"> w b = feed2 w b (\a -&gt; exp a / (exp a + 1.0)</w:t>
      </w:r>
    </w:p>
    <w:p w14:paraId="3D4B1B9A" w14:textId="77777777" w:rsidR="004F0D60" w:rsidRDefault="004F0D60" w:rsidP="004F0D60"/>
    <w:p w14:paraId="056EBA9E" w14:textId="77777777" w:rsidR="004F0D60" w:rsidRDefault="004F0D60" w:rsidP="004F0D60"/>
    <w:p w14:paraId="03F9E072" w14:textId="77777777" w:rsidR="004F0D60" w:rsidRDefault="004F0D60" w:rsidP="004F0D60">
      <w:r>
        <w:t>--takes a layer as input and "applies" the layer to an input, with an output of activations</w:t>
      </w:r>
    </w:p>
    <w:p w14:paraId="24242CDD" w14:textId="43139525" w:rsidR="004F0D60" w:rsidRDefault="004F0D60" w:rsidP="004F0D60">
      <w:proofErr w:type="spellStart"/>
      <w:proofErr w:type="gramStart"/>
      <w:r>
        <w:t>feedControl</w:t>
      </w:r>
      <w:proofErr w:type="spellEnd"/>
      <w:r>
        <w:t xml:space="preserve"> :</w:t>
      </w:r>
      <w:proofErr w:type="gramEnd"/>
      <w:r>
        <w:t>: Layer -&gt; Tensor Double -&gt; Tensor Double</w:t>
      </w:r>
    </w:p>
    <w:p w14:paraId="7312482C" w14:textId="77777777" w:rsidR="004F0D60" w:rsidRDefault="004F0D60" w:rsidP="004F0D60">
      <w:proofErr w:type="spellStart"/>
      <w:r>
        <w:t>feedControl</w:t>
      </w:r>
      <w:proofErr w:type="spellEnd"/>
      <w:r>
        <w:t xml:space="preserve"> layer</w:t>
      </w:r>
      <w:proofErr w:type="gramStart"/>
      <w:r>
        <w:t>@(</w:t>
      </w:r>
      <w:proofErr w:type="gramEnd"/>
      <w:r>
        <w:t>(</w:t>
      </w:r>
      <w:proofErr w:type="spellStart"/>
      <w:r>
        <w:t>acti</w:t>
      </w:r>
      <w:proofErr w:type="spellEnd"/>
      <w:r>
        <w:t xml:space="preserve">, flavor), datum) input = case flavor of Feed -&gt; </w:t>
      </w:r>
      <w:proofErr w:type="spellStart"/>
      <w:r>
        <w:t>fmap</w:t>
      </w:r>
      <w:proofErr w:type="spellEnd"/>
      <w:r>
        <w:t xml:space="preserve"> </w:t>
      </w:r>
      <w:proofErr w:type="spellStart"/>
      <w:r>
        <w:t>acti</w:t>
      </w:r>
      <w:proofErr w:type="spellEnd"/>
      <w:r>
        <w:t xml:space="preserve"> $ feed input (datum !! 0) (</w:t>
      </w:r>
      <w:proofErr w:type="gramStart"/>
      <w:r>
        <w:t>datum !!</w:t>
      </w:r>
      <w:proofErr w:type="gramEnd"/>
      <w:r>
        <w:t xml:space="preserve"> 1) </w:t>
      </w:r>
      <w:proofErr w:type="spellStart"/>
      <w:r>
        <w:t>acti</w:t>
      </w:r>
      <w:proofErr w:type="spellEnd"/>
    </w:p>
    <w:p w14:paraId="27A37F4B" w14:textId="77777777" w:rsidR="00E60DEB" w:rsidRDefault="004F0D60" w:rsidP="00E60DEB">
      <w:r>
        <w:t xml:space="preserve">Recur -&gt; </w:t>
      </w:r>
      <w:proofErr w:type="spellStart"/>
      <w:r>
        <w:t>fmap</w:t>
      </w:r>
      <w:proofErr w:type="spellEnd"/>
      <w:r>
        <w:t xml:space="preserve"> </w:t>
      </w:r>
      <w:proofErr w:type="spellStart"/>
      <w:r>
        <w:t>acti</w:t>
      </w:r>
      <w:proofErr w:type="spellEnd"/>
      <w:r>
        <w:t xml:space="preserve"> $ </w:t>
      </w:r>
      <w:proofErr w:type="spellStart"/>
      <w:r>
        <w:t>feedRecurrent</w:t>
      </w:r>
      <w:proofErr w:type="spellEnd"/>
      <w:r>
        <w:t xml:space="preserve"> datum</w:t>
      </w:r>
    </w:p>
    <w:p w14:paraId="5D8CC2CC" w14:textId="27314151" w:rsidR="004F0D60" w:rsidRDefault="004F0D60" w:rsidP="00E60DEB">
      <w:proofErr w:type="spellStart"/>
      <w:r>
        <w:t>Convol</w:t>
      </w:r>
      <w:proofErr w:type="spellEnd"/>
      <w:r>
        <w:t xml:space="preserve"> -&gt; </w:t>
      </w:r>
      <w:proofErr w:type="spellStart"/>
      <w:r>
        <w:t>fmap</w:t>
      </w:r>
      <w:proofErr w:type="spellEnd"/>
      <w:r>
        <w:t xml:space="preserve"> </w:t>
      </w:r>
      <w:proofErr w:type="spellStart"/>
      <w:r>
        <w:t>acti</w:t>
      </w:r>
      <w:proofErr w:type="spellEnd"/>
      <w:r>
        <w:t xml:space="preserve"> $ </w:t>
      </w:r>
      <w:proofErr w:type="spellStart"/>
      <w:r>
        <w:t>feedConvolution</w:t>
      </w:r>
      <w:proofErr w:type="spellEnd"/>
      <w:r>
        <w:t xml:space="preserve"> datum</w:t>
      </w:r>
    </w:p>
    <w:p w14:paraId="7D1ACE25" w14:textId="77777777" w:rsidR="000E51D7" w:rsidRDefault="000E51D7" w:rsidP="00E60DEB"/>
    <w:p w14:paraId="668375D3" w14:textId="77777777" w:rsidR="000E51D7" w:rsidRDefault="000E51D7" w:rsidP="00E60DEB"/>
    <w:p w14:paraId="6AD73B1F" w14:textId="77777777" w:rsidR="000E51D7" w:rsidRDefault="000E51D7" w:rsidP="00E60DEB"/>
    <w:p w14:paraId="5D21CFF2" w14:textId="77777777" w:rsidR="000E51D7" w:rsidRDefault="000E51D7" w:rsidP="00E60DEB"/>
    <w:p w14:paraId="4DB36204" w14:textId="77777777" w:rsidR="000E51D7" w:rsidRDefault="000E51D7" w:rsidP="00E60DEB"/>
    <w:p w14:paraId="7E7AF9B0" w14:textId="77777777" w:rsidR="000E51D7" w:rsidRDefault="000E51D7" w:rsidP="00E60DEB"/>
    <w:p w14:paraId="30FF8C72" w14:textId="77777777" w:rsidR="000E51D7" w:rsidRDefault="000E51D7" w:rsidP="00E60DEB"/>
    <w:p w14:paraId="7BD08109" w14:textId="77777777" w:rsidR="000E51D7" w:rsidRDefault="000E51D7" w:rsidP="00E60DEB"/>
    <w:p w14:paraId="72FC8E77" w14:textId="77777777" w:rsidR="000E51D7" w:rsidRDefault="000E51D7" w:rsidP="00E60DEB"/>
    <w:p w14:paraId="37BCF6E6" w14:textId="77777777" w:rsidR="000E51D7" w:rsidRDefault="000E51D7" w:rsidP="00E60DEB"/>
    <w:p w14:paraId="4D3CCAAB" w14:textId="77777777" w:rsidR="000E51D7" w:rsidRDefault="000E51D7" w:rsidP="00E60DEB"/>
    <w:p w14:paraId="6BCD0937" w14:textId="77777777" w:rsidR="000E51D7" w:rsidRDefault="000E51D7" w:rsidP="00E60DEB"/>
    <w:p w14:paraId="51DD2833" w14:textId="77777777" w:rsidR="000E51D7" w:rsidRDefault="000E51D7" w:rsidP="00E60DEB"/>
    <w:p w14:paraId="62AC2777" w14:textId="77777777" w:rsidR="000E51D7" w:rsidRDefault="000E51D7" w:rsidP="00E60DEB"/>
    <w:p w14:paraId="2E8391F2" w14:textId="77777777" w:rsidR="000E51D7" w:rsidRDefault="000E51D7" w:rsidP="00E60DEB"/>
    <w:p w14:paraId="1975F026" w14:textId="77777777" w:rsidR="000E51D7" w:rsidRDefault="000E51D7" w:rsidP="00E60DEB"/>
    <w:p w14:paraId="4B782DCC" w14:textId="77777777" w:rsidR="000E51D7" w:rsidRDefault="000E51D7" w:rsidP="00E60DEB"/>
    <w:p w14:paraId="7B1F7C6B" w14:textId="77777777" w:rsidR="000E51D7" w:rsidRDefault="000E51D7" w:rsidP="00E60DEB"/>
    <w:p w14:paraId="30E03AF7" w14:textId="77777777" w:rsidR="000E51D7" w:rsidRDefault="000E51D7" w:rsidP="00E60DEB"/>
    <w:p w14:paraId="129D4BD9" w14:textId="77777777" w:rsidR="000E51D7" w:rsidRDefault="000E51D7" w:rsidP="00E60DEB"/>
    <w:p w14:paraId="658C4E29" w14:textId="77777777" w:rsidR="000E51D7" w:rsidRDefault="000E51D7" w:rsidP="00E60DEB"/>
    <w:p w14:paraId="47A4A966" w14:textId="77777777" w:rsidR="000E51D7" w:rsidRDefault="000E51D7" w:rsidP="00E60DEB"/>
    <w:p w14:paraId="543F7FD0" w14:textId="7446C06D" w:rsidR="00707C20" w:rsidRDefault="00707C20" w:rsidP="00707C20">
      <w:pPr>
        <w:pStyle w:val="Heading1"/>
      </w:pPr>
      <w:r>
        <w:t>Works Cited</w:t>
      </w:r>
    </w:p>
    <w:p w14:paraId="7DD196B3" w14:textId="1E2A34FD"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sz w:val="24"/>
          <w:szCs w:val="24"/>
        </w:rPr>
        <w:fldChar w:fldCharType="begin" w:fldLock="1"/>
      </w:r>
      <w:r w:rsidRPr="00707C20">
        <w:rPr>
          <w:rFonts w:ascii="Times New Roman" w:hAnsi="Times New Roman" w:cs="Times New Roman"/>
          <w:sz w:val="24"/>
          <w:szCs w:val="24"/>
        </w:rPr>
        <w:instrText xml:space="preserve">ADDIN Mendeley Bibliography CSL_BIBLIOGRAPHY </w:instrText>
      </w:r>
      <w:r w:rsidRPr="00707C20">
        <w:rPr>
          <w:rFonts w:ascii="Times New Roman" w:hAnsi="Times New Roman" w:cs="Times New Roman"/>
          <w:sz w:val="24"/>
          <w:szCs w:val="24"/>
        </w:rPr>
        <w:fldChar w:fldCharType="separate"/>
      </w:r>
      <w:r w:rsidRPr="00707C20">
        <w:rPr>
          <w:rFonts w:ascii="Times New Roman" w:hAnsi="Times New Roman" w:cs="Times New Roman"/>
          <w:noProof/>
          <w:sz w:val="24"/>
          <w:szCs w:val="24"/>
        </w:rPr>
        <w:t xml:space="preserve">Abadi, M., Barham, P., Chen, J., Chen, Z., Davis, A., Dean, J., … others. (2016). Tensorflow: a system for large-scale machine learning. In </w:t>
      </w:r>
      <w:r w:rsidRPr="00707C20">
        <w:rPr>
          <w:rFonts w:ascii="Times New Roman" w:hAnsi="Times New Roman" w:cs="Times New Roman"/>
          <w:i/>
          <w:iCs/>
          <w:noProof/>
          <w:sz w:val="24"/>
          <w:szCs w:val="24"/>
        </w:rPr>
        <w:t>OSDI</w:t>
      </w:r>
      <w:r w:rsidRPr="00707C20">
        <w:rPr>
          <w:rFonts w:ascii="Times New Roman" w:hAnsi="Times New Roman" w:cs="Times New Roman"/>
          <w:noProof/>
          <w:sz w:val="24"/>
          <w:szCs w:val="24"/>
        </w:rPr>
        <w:t xml:space="preserve"> (Vol. 16, pp. 265–283).</w:t>
      </w:r>
    </w:p>
    <w:p w14:paraId="6C8F3E32"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t xml:space="preserve">Burke, D. (2014). Why isn’t everyone an evolutionary psychologist? </w:t>
      </w:r>
      <w:r w:rsidRPr="00707C20">
        <w:rPr>
          <w:rFonts w:ascii="Times New Roman" w:hAnsi="Times New Roman" w:cs="Times New Roman"/>
          <w:i/>
          <w:iCs/>
          <w:noProof/>
          <w:sz w:val="24"/>
          <w:szCs w:val="24"/>
        </w:rPr>
        <w:t>Frontiers in Psychology</w:t>
      </w:r>
      <w:r w:rsidRPr="00707C20">
        <w:rPr>
          <w:rFonts w:ascii="Times New Roman" w:hAnsi="Times New Roman" w:cs="Times New Roman"/>
          <w:noProof/>
          <w:sz w:val="24"/>
          <w:szCs w:val="24"/>
        </w:rPr>
        <w:t xml:space="preserve">, </w:t>
      </w:r>
      <w:r w:rsidRPr="00707C20">
        <w:rPr>
          <w:rFonts w:ascii="Times New Roman" w:hAnsi="Times New Roman" w:cs="Times New Roman"/>
          <w:i/>
          <w:iCs/>
          <w:noProof/>
          <w:sz w:val="24"/>
          <w:szCs w:val="24"/>
        </w:rPr>
        <w:t>5</w:t>
      </w:r>
      <w:r w:rsidRPr="00707C20">
        <w:rPr>
          <w:rFonts w:ascii="Times New Roman" w:hAnsi="Times New Roman" w:cs="Times New Roman"/>
          <w:noProof/>
          <w:sz w:val="24"/>
          <w:szCs w:val="24"/>
        </w:rPr>
        <w:t>, 910. https://doi.org/10.3389/fpsyg.2014.00910</w:t>
      </w:r>
    </w:p>
    <w:p w14:paraId="4E51F707"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t>Dar, P. (2018). Evolutionary Algorithm - The Surprising and Incredibly Useful Alternative to Neural Networks. Retrieved from https://www.analyticsvidhya.com/blog/2018/07/evolutionary-algorithm-perfect-useful-alternative-neural-network/</w:t>
      </w:r>
    </w:p>
    <w:p w14:paraId="397EB2EA"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t xml:space="preserve">David, E., &amp; Greental, I. (2017). Genetic Algorithms for Evolving Deep Neural Networks. </w:t>
      </w:r>
      <w:r w:rsidRPr="00707C20">
        <w:rPr>
          <w:rFonts w:ascii="Times New Roman" w:hAnsi="Times New Roman" w:cs="Times New Roman"/>
          <w:i/>
          <w:iCs/>
          <w:noProof/>
          <w:sz w:val="24"/>
          <w:szCs w:val="24"/>
        </w:rPr>
        <w:t>CoRR</w:t>
      </w:r>
      <w:r w:rsidRPr="00707C20">
        <w:rPr>
          <w:rFonts w:ascii="Times New Roman" w:hAnsi="Times New Roman" w:cs="Times New Roman"/>
          <w:noProof/>
          <w:sz w:val="24"/>
          <w:szCs w:val="24"/>
        </w:rPr>
        <w:t xml:space="preserve">, </w:t>
      </w:r>
      <w:r w:rsidRPr="00707C20">
        <w:rPr>
          <w:rFonts w:ascii="Times New Roman" w:hAnsi="Times New Roman" w:cs="Times New Roman"/>
          <w:i/>
          <w:iCs/>
          <w:noProof/>
          <w:sz w:val="24"/>
          <w:szCs w:val="24"/>
        </w:rPr>
        <w:t>abs/1711.0</w:t>
      </w:r>
      <w:r w:rsidRPr="00707C20">
        <w:rPr>
          <w:rFonts w:ascii="Times New Roman" w:hAnsi="Times New Roman" w:cs="Times New Roman"/>
          <w:noProof/>
          <w:sz w:val="24"/>
          <w:szCs w:val="24"/>
        </w:rPr>
        <w:t>. Retrieved from http://arxiv.org/abs/1711.07655</w:t>
      </w:r>
    </w:p>
    <w:p w14:paraId="4CA2A003"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t xml:space="preserve">Gibbons, R. (1997). </w:t>
      </w:r>
      <w:r w:rsidRPr="00707C20">
        <w:rPr>
          <w:rFonts w:ascii="Times New Roman" w:hAnsi="Times New Roman" w:cs="Times New Roman"/>
          <w:i/>
          <w:iCs/>
          <w:noProof/>
          <w:sz w:val="24"/>
          <w:szCs w:val="24"/>
        </w:rPr>
        <w:t>An Introduction to Applicable Game Theory</w:t>
      </w:r>
      <w:r w:rsidRPr="00707C20">
        <w:rPr>
          <w:rFonts w:ascii="Times New Roman" w:hAnsi="Times New Roman" w:cs="Times New Roman"/>
          <w:noProof/>
          <w:sz w:val="24"/>
          <w:szCs w:val="24"/>
        </w:rPr>
        <w:t xml:space="preserve"> (Technical Working Paper Series). https://doi.org/10.3386/t0199</w:t>
      </w:r>
    </w:p>
    <w:p w14:paraId="15E1673D"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t xml:space="preserve">Goodfellow, I., Bengio, Y., &amp; Courville, A. (2016). </w:t>
      </w:r>
      <w:r w:rsidRPr="00707C20">
        <w:rPr>
          <w:rFonts w:ascii="Times New Roman" w:hAnsi="Times New Roman" w:cs="Times New Roman"/>
          <w:i/>
          <w:iCs/>
          <w:noProof/>
          <w:sz w:val="24"/>
          <w:szCs w:val="24"/>
        </w:rPr>
        <w:t>Deep Learning</w:t>
      </w:r>
      <w:r w:rsidRPr="00707C20">
        <w:rPr>
          <w:rFonts w:ascii="Times New Roman" w:hAnsi="Times New Roman" w:cs="Times New Roman"/>
          <w:noProof/>
          <w:sz w:val="24"/>
          <w:szCs w:val="24"/>
        </w:rPr>
        <w:t>. MIT Press.</w:t>
      </w:r>
    </w:p>
    <w:p w14:paraId="034241F7"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t xml:space="preserve">Himmelstrup, D. (2006). Interactive debugging with GHCi. In </w:t>
      </w:r>
      <w:r w:rsidRPr="00707C20">
        <w:rPr>
          <w:rFonts w:ascii="Times New Roman" w:hAnsi="Times New Roman" w:cs="Times New Roman"/>
          <w:i/>
          <w:iCs/>
          <w:noProof/>
          <w:sz w:val="24"/>
          <w:szCs w:val="24"/>
        </w:rPr>
        <w:t>Proceedings of the 2006 ACM SIGPLAN workshop on Haskell</w:t>
      </w:r>
      <w:r w:rsidRPr="00707C20">
        <w:rPr>
          <w:rFonts w:ascii="Times New Roman" w:hAnsi="Times New Roman" w:cs="Times New Roman"/>
          <w:noProof/>
          <w:sz w:val="24"/>
          <w:szCs w:val="24"/>
        </w:rPr>
        <w:t xml:space="preserve"> (p. 107).</w:t>
      </w:r>
    </w:p>
    <w:p w14:paraId="1FE95A0E"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t xml:space="preserve">Jones, S. P. (2003). </w:t>
      </w:r>
      <w:r w:rsidRPr="00707C20">
        <w:rPr>
          <w:rFonts w:ascii="Times New Roman" w:hAnsi="Times New Roman" w:cs="Times New Roman"/>
          <w:i/>
          <w:iCs/>
          <w:noProof/>
          <w:sz w:val="24"/>
          <w:szCs w:val="24"/>
        </w:rPr>
        <w:t>Haskell 98 language and libraries: the revised report</w:t>
      </w:r>
      <w:r w:rsidRPr="00707C20">
        <w:rPr>
          <w:rFonts w:ascii="Times New Roman" w:hAnsi="Times New Roman" w:cs="Times New Roman"/>
          <w:noProof/>
          <w:sz w:val="24"/>
          <w:szCs w:val="24"/>
        </w:rPr>
        <w:t>. Cambridge University Press.</w:t>
      </w:r>
    </w:p>
    <w:p w14:paraId="56307CD7"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t xml:space="preserve">Levitt, S. D., &amp; Dubner, S. J. (2011). </w:t>
      </w:r>
      <w:r w:rsidRPr="00707C20">
        <w:rPr>
          <w:rFonts w:ascii="Times New Roman" w:hAnsi="Times New Roman" w:cs="Times New Roman"/>
          <w:i/>
          <w:iCs/>
          <w:noProof/>
          <w:sz w:val="24"/>
          <w:szCs w:val="24"/>
        </w:rPr>
        <w:t>Freakonomics: A Rogue Economist Explores the Hidden Side of Everything</w:t>
      </w:r>
      <w:r w:rsidRPr="00707C20">
        <w:rPr>
          <w:rFonts w:ascii="Times New Roman" w:hAnsi="Times New Roman" w:cs="Times New Roman"/>
          <w:noProof/>
          <w:sz w:val="24"/>
          <w:szCs w:val="24"/>
        </w:rPr>
        <w:t>. HarperCollins. Retrieved from https://books.google.com/books?id=wNPnl5zYA-cC</w:t>
      </w:r>
    </w:p>
    <w:p w14:paraId="1D3225F7"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t>Mahapatra, S. (2018). Towards Data Science - Why Deep Learning over Traditional Machine Learning? Retrieved from https://towardsdatascience.com/why-deep-learning-is-needed-over-traditional-machine-learning-1b6a99177063</w:t>
      </w:r>
    </w:p>
    <w:p w14:paraId="27E730C0"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t xml:space="preserve">Miikkulainen, R., Liang, J. Z., Meyerson, E., Rawal, A., Fink, D., Francon, O., … Hodjat, B. (2017). Evolving Deep Neural Networks. </w:t>
      </w:r>
      <w:r w:rsidRPr="00707C20">
        <w:rPr>
          <w:rFonts w:ascii="Times New Roman" w:hAnsi="Times New Roman" w:cs="Times New Roman"/>
          <w:i/>
          <w:iCs/>
          <w:noProof/>
          <w:sz w:val="24"/>
          <w:szCs w:val="24"/>
        </w:rPr>
        <w:t>CoRR</w:t>
      </w:r>
      <w:r w:rsidRPr="00707C20">
        <w:rPr>
          <w:rFonts w:ascii="Times New Roman" w:hAnsi="Times New Roman" w:cs="Times New Roman"/>
          <w:noProof/>
          <w:sz w:val="24"/>
          <w:szCs w:val="24"/>
        </w:rPr>
        <w:t xml:space="preserve">, </w:t>
      </w:r>
      <w:r w:rsidRPr="00707C20">
        <w:rPr>
          <w:rFonts w:ascii="Times New Roman" w:hAnsi="Times New Roman" w:cs="Times New Roman"/>
          <w:i/>
          <w:iCs/>
          <w:noProof/>
          <w:sz w:val="24"/>
          <w:szCs w:val="24"/>
        </w:rPr>
        <w:t>abs/1703.0</w:t>
      </w:r>
      <w:r w:rsidRPr="00707C20">
        <w:rPr>
          <w:rFonts w:ascii="Times New Roman" w:hAnsi="Times New Roman" w:cs="Times New Roman"/>
          <w:noProof/>
          <w:sz w:val="24"/>
          <w:szCs w:val="24"/>
        </w:rPr>
        <w:t>. Retrieved from http://arxiv.org/abs/1703.00548</w:t>
      </w:r>
    </w:p>
    <w:p w14:paraId="6B45FC2E"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t>Newkirk, V. R. (2016). Is Climate Change a Prisoner’s Dilemma or a Stag Hunt? Retrieved September 20, 2018, from https://www.theatlantic.com/notes/2016/04/climate-change-game-theory-models/479340/</w:t>
      </w:r>
    </w:p>
    <w:p w14:paraId="76E86705"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t xml:space="preserve">Osoba, O., &amp; Davis, P. (2018). </w:t>
      </w:r>
      <w:r w:rsidRPr="00707C20">
        <w:rPr>
          <w:rFonts w:ascii="Times New Roman" w:hAnsi="Times New Roman" w:cs="Times New Roman"/>
          <w:i/>
          <w:iCs/>
          <w:noProof/>
          <w:sz w:val="24"/>
          <w:szCs w:val="24"/>
        </w:rPr>
        <w:t>An Artificial Intelligence/Machine Learning Perspective on Social Simulation: New Data and New Challenges</w:t>
      </w:r>
      <w:r w:rsidRPr="00707C20">
        <w:rPr>
          <w:rFonts w:ascii="Times New Roman" w:hAnsi="Times New Roman" w:cs="Times New Roman"/>
          <w:noProof/>
          <w:sz w:val="24"/>
          <w:szCs w:val="24"/>
        </w:rPr>
        <w:t>. Santa Monica, CA. Retrieved from https://www.rand.org/pubs/working_papers/WR1213.html.</w:t>
      </w:r>
    </w:p>
    <w:p w14:paraId="4CC523D3"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t xml:space="preserve">Protopapas, M. K., Kosmatopoulos, E. B., &amp; Battaglia, F. P. (2009). Coevolutionary Genetic Algorithms for Establishing Nash Equilibrium in Symmetric Cournot Games. </w:t>
      </w:r>
      <w:r w:rsidRPr="00707C20">
        <w:rPr>
          <w:rFonts w:ascii="Times New Roman" w:hAnsi="Times New Roman" w:cs="Times New Roman"/>
          <w:i/>
          <w:iCs/>
          <w:noProof/>
          <w:sz w:val="24"/>
          <w:szCs w:val="24"/>
        </w:rPr>
        <w:t>CoRR</w:t>
      </w:r>
      <w:r w:rsidRPr="00707C20">
        <w:rPr>
          <w:rFonts w:ascii="Times New Roman" w:hAnsi="Times New Roman" w:cs="Times New Roman"/>
          <w:noProof/>
          <w:sz w:val="24"/>
          <w:szCs w:val="24"/>
        </w:rPr>
        <w:t xml:space="preserve">, </w:t>
      </w:r>
      <w:r w:rsidRPr="00707C20">
        <w:rPr>
          <w:rFonts w:ascii="Times New Roman" w:hAnsi="Times New Roman" w:cs="Times New Roman"/>
          <w:i/>
          <w:iCs/>
          <w:noProof/>
          <w:sz w:val="24"/>
          <w:szCs w:val="24"/>
        </w:rPr>
        <w:t>abs/0905.3</w:t>
      </w:r>
      <w:r w:rsidRPr="00707C20">
        <w:rPr>
          <w:rFonts w:ascii="Times New Roman" w:hAnsi="Times New Roman" w:cs="Times New Roman"/>
          <w:noProof/>
          <w:sz w:val="24"/>
          <w:szCs w:val="24"/>
        </w:rPr>
        <w:t>. Retrieved from http://arxiv.org/abs/0905.3640</w:t>
      </w:r>
    </w:p>
    <w:p w14:paraId="41FC3CFB" w14:textId="77777777" w:rsidR="00707C20" w:rsidRPr="00707C20" w:rsidRDefault="00707C20" w:rsidP="00707C20">
      <w:pPr>
        <w:widowControl w:val="0"/>
        <w:autoSpaceDE w:val="0"/>
        <w:autoSpaceDN w:val="0"/>
        <w:adjustRightInd w:val="0"/>
        <w:spacing w:line="240" w:lineRule="auto"/>
        <w:ind w:left="480" w:hanging="480"/>
        <w:rPr>
          <w:rFonts w:ascii="Times New Roman" w:hAnsi="Times New Roman" w:cs="Times New Roman"/>
          <w:noProof/>
          <w:sz w:val="24"/>
          <w:szCs w:val="24"/>
        </w:rPr>
      </w:pPr>
      <w:r w:rsidRPr="00707C20">
        <w:rPr>
          <w:rFonts w:ascii="Times New Roman" w:hAnsi="Times New Roman" w:cs="Times New Roman"/>
          <w:noProof/>
          <w:sz w:val="24"/>
          <w:szCs w:val="24"/>
        </w:rPr>
        <w:lastRenderedPageBreak/>
        <w:t xml:space="preserve">Yang, G. (2017). Game Theory-Inspired Evolutionary Algorithm for Global Optimization. </w:t>
      </w:r>
      <w:r w:rsidRPr="00707C20">
        <w:rPr>
          <w:rFonts w:ascii="Times New Roman" w:hAnsi="Times New Roman" w:cs="Times New Roman"/>
          <w:i/>
          <w:iCs/>
          <w:noProof/>
          <w:sz w:val="24"/>
          <w:szCs w:val="24"/>
        </w:rPr>
        <w:t>Algorithms</w:t>
      </w:r>
      <w:r w:rsidRPr="00707C20">
        <w:rPr>
          <w:rFonts w:ascii="Times New Roman" w:hAnsi="Times New Roman" w:cs="Times New Roman"/>
          <w:noProof/>
          <w:sz w:val="24"/>
          <w:szCs w:val="24"/>
        </w:rPr>
        <w:t xml:space="preserve">, </w:t>
      </w:r>
      <w:r w:rsidRPr="00707C20">
        <w:rPr>
          <w:rFonts w:ascii="Times New Roman" w:hAnsi="Times New Roman" w:cs="Times New Roman"/>
          <w:i/>
          <w:iCs/>
          <w:noProof/>
          <w:sz w:val="24"/>
          <w:szCs w:val="24"/>
        </w:rPr>
        <w:t>10</w:t>
      </w:r>
      <w:r w:rsidRPr="00707C20">
        <w:rPr>
          <w:rFonts w:ascii="Times New Roman" w:hAnsi="Times New Roman" w:cs="Times New Roman"/>
          <w:noProof/>
          <w:sz w:val="24"/>
          <w:szCs w:val="24"/>
        </w:rPr>
        <w:t>(4).</w:t>
      </w:r>
    </w:p>
    <w:p w14:paraId="592939E6" w14:textId="426A5120" w:rsidR="004F0D60" w:rsidRPr="00707C20" w:rsidRDefault="00707C20" w:rsidP="00E60DEB">
      <w:pPr>
        <w:rPr>
          <w:rFonts w:ascii="Times New Roman" w:hAnsi="Times New Roman" w:cs="Times New Roman"/>
          <w:sz w:val="24"/>
          <w:szCs w:val="24"/>
        </w:rPr>
      </w:pPr>
      <w:r w:rsidRPr="00707C20">
        <w:rPr>
          <w:rFonts w:ascii="Times New Roman" w:hAnsi="Times New Roman" w:cs="Times New Roman"/>
          <w:sz w:val="24"/>
          <w:szCs w:val="24"/>
        </w:rPr>
        <w:fldChar w:fldCharType="end"/>
      </w:r>
      <w:r w:rsidR="004F0D60" w:rsidRPr="00707C20">
        <w:rPr>
          <w:rFonts w:ascii="Times New Roman" w:hAnsi="Times New Roman" w:cs="Times New Roman"/>
          <w:sz w:val="24"/>
          <w:szCs w:val="24"/>
        </w:rPr>
        <w:tab/>
      </w:r>
      <w:r w:rsidR="004F0D60" w:rsidRPr="00707C20">
        <w:rPr>
          <w:rFonts w:ascii="Times New Roman" w:hAnsi="Times New Roman" w:cs="Times New Roman"/>
          <w:sz w:val="24"/>
          <w:szCs w:val="24"/>
        </w:rPr>
        <w:tab/>
      </w:r>
      <w:r w:rsidR="004F0D60" w:rsidRPr="00707C20">
        <w:rPr>
          <w:rFonts w:ascii="Times New Roman" w:hAnsi="Times New Roman" w:cs="Times New Roman"/>
          <w:sz w:val="24"/>
          <w:szCs w:val="24"/>
        </w:rPr>
        <w:tab/>
      </w:r>
      <w:r w:rsidR="004F0D60" w:rsidRPr="00707C20">
        <w:rPr>
          <w:rFonts w:ascii="Times New Roman" w:hAnsi="Times New Roman" w:cs="Times New Roman"/>
          <w:sz w:val="24"/>
          <w:szCs w:val="24"/>
        </w:rPr>
        <w:tab/>
      </w:r>
      <w:r w:rsidR="004F0D60" w:rsidRPr="00707C20">
        <w:rPr>
          <w:rFonts w:ascii="Times New Roman" w:hAnsi="Times New Roman" w:cs="Times New Roman"/>
          <w:sz w:val="24"/>
          <w:szCs w:val="24"/>
        </w:rPr>
        <w:tab/>
      </w:r>
      <w:r w:rsidR="004F0D60" w:rsidRPr="00707C20">
        <w:rPr>
          <w:rFonts w:ascii="Times New Roman" w:hAnsi="Times New Roman" w:cs="Times New Roman"/>
          <w:sz w:val="24"/>
          <w:szCs w:val="24"/>
        </w:rPr>
        <w:tab/>
      </w:r>
      <w:r w:rsidR="004F0D60" w:rsidRPr="00707C20">
        <w:rPr>
          <w:rFonts w:ascii="Times New Roman" w:hAnsi="Times New Roman" w:cs="Times New Roman"/>
          <w:sz w:val="24"/>
          <w:szCs w:val="24"/>
        </w:rPr>
        <w:tab/>
      </w:r>
      <w:r w:rsidR="004F0D60" w:rsidRPr="00707C20">
        <w:rPr>
          <w:rFonts w:ascii="Times New Roman" w:hAnsi="Times New Roman" w:cs="Times New Roman"/>
          <w:sz w:val="24"/>
          <w:szCs w:val="24"/>
        </w:rPr>
        <w:tab/>
        <w:t xml:space="preserve"> </w:t>
      </w:r>
    </w:p>
    <w:p w14:paraId="153AE3D0" w14:textId="77777777" w:rsidR="004F0D60" w:rsidRPr="00707C20" w:rsidRDefault="004F0D60" w:rsidP="004F0D60">
      <w:pPr>
        <w:rPr>
          <w:rFonts w:ascii="Times New Roman" w:hAnsi="Times New Roman" w:cs="Times New Roman"/>
          <w:sz w:val="24"/>
          <w:szCs w:val="24"/>
        </w:rPr>
      </w:pPr>
    </w:p>
    <w:sectPr w:rsidR="004F0D60" w:rsidRPr="00707C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4B0B"/>
    <w:rsid w:val="000E51D7"/>
    <w:rsid w:val="001122BE"/>
    <w:rsid w:val="00200B64"/>
    <w:rsid w:val="00331C23"/>
    <w:rsid w:val="003C0D4B"/>
    <w:rsid w:val="004A2AB7"/>
    <w:rsid w:val="004B65EB"/>
    <w:rsid w:val="004F0D60"/>
    <w:rsid w:val="0055598C"/>
    <w:rsid w:val="005E088C"/>
    <w:rsid w:val="00707C20"/>
    <w:rsid w:val="00853849"/>
    <w:rsid w:val="0092020D"/>
    <w:rsid w:val="00C9550A"/>
    <w:rsid w:val="00CA4643"/>
    <w:rsid w:val="00D24489"/>
    <w:rsid w:val="00E60DEB"/>
    <w:rsid w:val="00E94B0B"/>
    <w:rsid w:val="00EF0375"/>
    <w:rsid w:val="00EF41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0B00FE"/>
  <w15:chartTrackingRefBased/>
  <w15:docId w15:val="{05A678FA-9E5E-4E6D-8D17-E2419DC44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4B0B"/>
  </w:style>
  <w:style w:type="paragraph" w:styleId="Heading1">
    <w:name w:val="heading 1"/>
    <w:basedOn w:val="Normal"/>
    <w:next w:val="Normal"/>
    <w:link w:val="Heading1Char"/>
    <w:uiPriority w:val="9"/>
    <w:qFormat/>
    <w:rsid w:val="00E94B0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F0D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4B0B"/>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EF41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F0D6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6DB59-146D-4513-8C95-5210E03407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7</Pages>
  <Words>6703</Words>
  <Characters>38212</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Qi</dc:creator>
  <cp:keywords/>
  <dc:description/>
  <cp:lastModifiedBy>Kevin Qi</cp:lastModifiedBy>
  <cp:revision>10</cp:revision>
  <dcterms:created xsi:type="dcterms:W3CDTF">2018-12-07T17:11:00Z</dcterms:created>
  <dcterms:modified xsi:type="dcterms:W3CDTF">2018-12-07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311ecf-b975-38c2-b104-cf3b6b78a3ee</vt:lpwstr>
  </property>
  <property fmtid="{D5CDD505-2E9C-101B-9397-08002B2CF9AE}" pid="24" name="Mendeley Citation Style_1">
    <vt:lpwstr>http://www.zotero.org/styles/apa</vt:lpwstr>
  </property>
</Properties>
</file>